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9F1D01" w:rsidP="009F1D01">
      <w:r>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9F1D01">
      <w:pPr>
        <w:jc w:val="center"/>
        <w:rPr>
          <w:sz w:val="36"/>
        </w:rPr>
      </w:pPr>
      <w:r>
        <w:rPr>
          <w:sz w:val="36"/>
        </w:rPr>
        <w:t>Interfacing Between Game Engines and External Applications</w:t>
      </w:r>
    </w:p>
    <w:p w:rsidR="009F1D01" w:rsidRPr="007B4842" w:rsidRDefault="009F1D01" w:rsidP="009F1D01">
      <w:pPr>
        <w:jc w:val="center"/>
        <w:rPr>
          <w:sz w:val="36"/>
        </w:rPr>
      </w:pPr>
      <w:proofErr w:type="spellStart"/>
      <w:r w:rsidRPr="007B4842">
        <w:rPr>
          <w:sz w:val="36"/>
        </w:rPr>
        <w:t>Callum</w:t>
      </w:r>
      <w:proofErr w:type="spellEnd"/>
      <w:r w:rsidRPr="007B4842">
        <w:rPr>
          <w:sz w:val="36"/>
        </w:rPr>
        <w:t xml:space="preserve"> </w:t>
      </w:r>
      <w:proofErr w:type="spellStart"/>
      <w:r w:rsidRPr="007B4842">
        <w:rPr>
          <w:sz w:val="36"/>
        </w:rPr>
        <w:t>Terris</w:t>
      </w:r>
      <w:proofErr w:type="spellEnd"/>
    </w:p>
    <w:p w:rsidR="009F1D01" w:rsidRDefault="009F1D01" w:rsidP="009F1D01">
      <w:pPr>
        <w:jc w:val="center"/>
        <w:rPr>
          <w:sz w:val="36"/>
        </w:rPr>
      </w:pPr>
      <w:r>
        <w:rPr>
          <w:sz w:val="36"/>
        </w:rPr>
        <w:t>H00136674</w:t>
      </w:r>
    </w:p>
    <w:p w:rsidR="009F1D01" w:rsidRPr="007B4842" w:rsidRDefault="009F1D01" w:rsidP="009F1D01">
      <w:pPr>
        <w:jc w:val="center"/>
        <w:rPr>
          <w:sz w:val="36"/>
        </w:rPr>
      </w:pPr>
    </w:p>
    <w:p w:rsidR="009F1D01" w:rsidRPr="007B4842" w:rsidRDefault="009F1D01" w:rsidP="009F1D01">
      <w:pPr>
        <w:jc w:val="center"/>
        <w:rPr>
          <w:sz w:val="36"/>
        </w:rPr>
      </w:pPr>
      <w:r>
        <w:rPr>
          <w:sz w:val="36"/>
        </w:rPr>
        <w:t xml:space="preserve">Research Report for </w:t>
      </w:r>
      <w:r w:rsidRPr="007B4842">
        <w:rPr>
          <w:sz w:val="36"/>
        </w:rPr>
        <w:t>MSc Artificial Intelligence</w:t>
      </w:r>
    </w:p>
    <w:p w:rsidR="009F1D01" w:rsidRPr="007B4842" w:rsidRDefault="009F1D01" w:rsidP="009F1D01">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9F1D01">
      <w:pPr>
        <w:jc w:val="center"/>
        <w:rPr>
          <w:sz w:val="36"/>
        </w:rPr>
      </w:pPr>
      <w:r w:rsidRPr="007B4842">
        <w:rPr>
          <w:sz w:val="36"/>
        </w:rPr>
        <w:t>Supervisor: Patricia Vargas</w:t>
      </w:r>
    </w:p>
    <w:p w:rsidR="009F1D01" w:rsidRDefault="009F1D01" w:rsidP="009F1D01">
      <w:pPr>
        <w:jc w:val="center"/>
        <w:rPr>
          <w:sz w:val="36"/>
        </w:rPr>
      </w:pPr>
      <w:r w:rsidRPr="007B4842">
        <w:rPr>
          <w:sz w:val="36"/>
        </w:rPr>
        <w:t xml:space="preserve">Co-Supervisor: Sandy </w:t>
      </w:r>
      <w:proofErr w:type="spellStart"/>
      <w:r w:rsidRPr="007B4842">
        <w:rPr>
          <w:sz w:val="36"/>
        </w:rPr>
        <w:t>Louchart</w:t>
      </w:r>
      <w:proofErr w:type="spellEnd"/>
    </w:p>
    <w:p w:rsidR="009F1D01" w:rsidRPr="007B4842" w:rsidRDefault="009F1D01" w:rsidP="009F1D01">
      <w:pPr>
        <w:jc w:val="center"/>
        <w:rPr>
          <w:sz w:val="36"/>
        </w:rPr>
      </w:pPr>
      <w:r>
        <w:rPr>
          <w:sz w:val="36"/>
        </w:rPr>
        <w:t xml:space="preserve">Second Marker: Murdoch </w:t>
      </w:r>
      <w:proofErr w:type="spellStart"/>
      <w:r>
        <w:rPr>
          <w:sz w:val="36"/>
        </w:rPr>
        <w:t>Gabbay</w:t>
      </w:r>
      <w:proofErr w:type="spellEnd"/>
    </w:p>
    <w:p w:rsidR="009F1D01" w:rsidRPr="007B4842" w:rsidRDefault="009F1D01" w:rsidP="009F1D01">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pPr>
        <w:spacing w:after="200" w:line="276" w:lineRule="auto"/>
        <w:jc w:val="left"/>
      </w:pPr>
      <w:r>
        <w:br w:type="page"/>
      </w:r>
    </w:p>
    <w:p w:rsidR="005C5909" w:rsidRPr="001B3533" w:rsidRDefault="005C5909" w:rsidP="001B3533">
      <w:pPr>
        <w:pStyle w:val="Title"/>
        <w:rPr>
          <w:rFonts w:ascii="Arial" w:hAnsi="Arial" w:cs="Arial"/>
        </w:rPr>
      </w:pPr>
      <w:r w:rsidRPr="001B3533">
        <w:rPr>
          <w:rFonts w:ascii="Arial" w:hAnsi="Arial" w:cs="Arial"/>
        </w:rPr>
        <w:lastRenderedPageBreak/>
        <w:t>DECLARATION</w:t>
      </w:r>
    </w:p>
    <w:p w:rsidR="001B3533" w:rsidRDefault="005C5909" w:rsidP="005C5909">
      <w:r w:rsidRPr="001E042F">
        <w:t xml:space="preserve">  I, </w:t>
      </w:r>
      <w:proofErr w:type="spellStart"/>
      <w:r w:rsidRPr="001E042F">
        <w:t>Callum</w:t>
      </w:r>
      <w:proofErr w:type="spellEnd"/>
      <w:r w:rsidRPr="001E042F">
        <w:t xml:space="preserve"> </w:t>
      </w:r>
      <w:proofErr w:type="spellStart"/>
      <w:proofErr w:type="gramStart"/>
      <w:r w:rsidRPr="001E042F">
        <w:t>Terris</w:t>
      </w:r>
      <w:proofErr w:type="spellEnd"/>
      <w:r w:rsidRPr="001E042F">
        <w:t xml:space="preserve"> </w:t>
      </w:r>
      <w:r>
        <w:t> </w:t>
      </w:r>
      <w:r w:rsidRPr="001E042F">
        <w:t>confirm</w:t>
      </w:r>
      <w:proofErr w:type="gramEnd"/>
      <w:r w:rsidRPr="001E042F">
        <w:t xml:space="preserve">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proofErr w:type="gramStart"/>
      <w:r w:rsidR="001B3533">
        <w:t>:</w:t>
      </w:r>
      <w:r w:rsidRPr="001E042F">
        <w:t>..............................................................</w:t>
      </w:r>
      <w:r w:rsidR="001B3533">
        <w:t>....</w:t>
      </w:r>
      <w:proofErr w:type="gramEnd"/>
    </w:p>
    <w:p w:rsidR="00A361FD" w:rsidRPr="00A361FD" w:rsidRDefault="001B3533" w:rsidP="00A361FD">
      <w:pPr>
        <w:rPr>
          <w:shd w:val="clear" w:color="auto" w:fill="FFFFFF"/>
        </w:rPr>
      </w:pPr>
      <w:r>
        <w:t xml:space="preserve"> </w:t>
      </w:r>
      <w:r w:rsidR="005C5909" w:rsidRPr="001E042F">
        <w:t>Date: ......................................................................</w:t>
      </w:r>
      <w:r w:rsidR="005C5909" w:rsidRPr="00FB424A">
        <w:rPr>
          <w:shd w:val="clear" w:color="auto" w:fill="FFFFFF"/>
        </w:rPr>
        <w:t xml:space="preserve"> ''</w:t>
      </w:r>
    </w:p>
    <w:p w:rsidR="00A361FD" w:rsidRDefault="00A361FD">
      <w:pPr>
        <w:spacing w:after="200" w:line="276" w:lineRule="auto"/>
        <w:jc w:val="left"/>
        <w:rPr>
          <w:rFonts w:asciiTheme="majorHAnsi" w:eastAsiaTheme="majorEastAsia" w:hAnsiTheme="majorHAnsi" w:cstheme="majorBidi"/>
          <w:b/>
          <w:bCs/>
          <w:color w:val="365F91" w:themeColor="accent1" w:themeShade="BF"/>
          <w:sz w:val="28"/>
          <w:szCs w:val="28"/>
        </w:rPr>
      </w:pPr>
      <w:r>
        <w:br w:type="page"/>
      </w:r>
    </w:p>
    <w:p w:rsidR="00A361FD" w:rsidRDefault="00A361FD" w:rsidP="00A361FD">
      <w:pPr>
        <w:pStyle w:val="TOCHeading"/>
        <w:ind w:left="432" w:hanging="432"/>
      </w:pPr>
      <w:r>
        <w:lastRenderedPageBreak/>
        <w:t>Abstract</w:t>
      </w:r>
    </w:p>
    <w:p w:rsidR="00A361FD" w:rsidRDefault="00A361FD" w:rsidP="00A361FD">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A361FD">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A361FD">
      <w:r>
        <w:t xml:space="preserve">The goal of this project is to allow any external application to be connected to the interface and to pass data to the game. The interface acts as middleware to interpret each side.  </w:t>
      </w:r>
    </w:p>
    <w:p w:rsidR="00A361FD" w:rsidRDefault="00A361FD" w:rsidP="00A361FD">
      <w:pPr>
        <w:spacing w:after="200" w:line="276" w:lineRule="auto"/>
        <w:jc w:val="left"/>
      </w:pPr>
      <w:r>
        <w:t>With this being a new area of research, obtaining literature for this has been difficult.</w:t>
      </w:r>
    </w:p>
    <w:p w:rsidR="00A361FD" w:rsidRDefault="00A361FD" w:rsidP="00A361FD">
      <w:r>
        <w:br w:type="page"/>
      </w:r>
    </w:p>
    <w:p w:rsidR="001B3533" w:rsidRDefault="001B3533" w:rsidP="001B3533">
      <w:pPr>
        <w:pStyle w:val="PrefaceHeading"/>
      </w:pPr>
      <w:r>
        <w:lastRenderedPageBreak/>
        <w:t xml:space="preserve">Contents </w:t>
      </w:r>
    </w:p>
    <w:p w:rsidR="00A361FD"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223374" w:history="1">
        <w:r w:rsidR="00A361FD" w:rsidRPr="001E1528">
          <w:rPr>
            <w:rStyle w:val="Hyperlink"/>
            <w:noProof/>
          </w:rPr>
          <w:t>1</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Introduction</w:t>
        </w:r>
        <w:r w:rsidR="00A361FD">
          <w:rPr>
            <w:noProof/>
            <w:webHidden/>
          </w:rPr>
          <w:tab/>
        </w:r>
        <w:r w:rsidR="00A361FD">
          <w:rPr>
            <w:noProof/>
            <w:webHidden/>
          </w:rPr>
          <w:fldChar w:fldCharType="begin"/>
        </w:r>
        <w:r w:rsidR="00A361FD">
          <w:rPr>
            <w:noProof/>
            <w:webHidden/>
          </w:rPr>
          <w:instrText xml:space="preserve"> PAGEREF _Toc363223374 \h </w:instrText>
        </w:r>
        <w:r w:rsidR="00A361FD">
          <w:rPr>
            <w:noProof/>
            <w:webHidden/>
          </w:rPr>
        </w:r>
        <w:r w:rsidR="00A361FD">
          <w:rPr>
            <w:noProof/>
            <w:webHidden/>
          </w:rPr>
          <w:fldChar w:fldCharType="separate"/>
        </w:r>
        <w:r w:rsidR="00A361FD">
          <w:rPr>
            <w:noProof/>
            <w:webHidden/>
          </w:rPr>
          <w:t>7</w:t>
        </w:r>
        <w:r w:rsidR="00A361FD">
          <w:rPr>
            <w:noProof/>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75" w:history="1">
        <w:r w:rsidR="00A361FD" w:rsidRPr="001E1528">
          <w:rPr>
            <w:rStyle w:val="Hyperlink"/>
          </w:rPr>
          <w:t>1.1</w:t>
        </w:r>
        <w:r w:rsidR="00A361FD">
          <w:rPr>
            <w:rFonts w:asciiTheme="minorHAnsi" w:eastAsiaTheme="minorEastAsia" w:hAnsiTheme="minorHAnsi" w:cstheme="minorBidi"/>
            <w:b w:val="0"/>
            <w:bCs w:val="0"/>
            <w:szCs w:val="22"/>
          </w:rPr>
          <w:tab/>
        </w:r>
        <w:r w:rsidR="00A361FD" w:rsidRPr="001E1528">
          <w:rPr>
            <w:rStyle w:val="Hyperlink"/>
          </w:rPr>
          <w:t>Motivation</w:t>
        </w:r>
        <w:r w:rsidR="00A361FD">
          <w:rPr>
            <w:webHidden/>
          </w:rPr>
          <w:tab/>
        </w:r>
        <w:r w:rsidR="00A361FD">
          <w:rPr>
            <w:webHidden/>
          </w:rPr>
          <w:fldChar w:fldCharType="begin"/>
        </w:r>
        <w:r w:rsidR="00A361FD">
          <w:rPr>
            <w:webHidden/>
          </w:rPr>
          <w:instrText xml:space="preserve"> PAGEREF _Toc363223375 \h </w:instrText>
        </w:r>
        <w:r w:rsidR="00A361FD">
          <w:rPr>
            <w:webHidden/>
          </w:rPr>
        </w:r>
        <w:r w:rsidR="00A361FD">
          <w:rPr>
            <w:webHidden/>
          </w:rPr>
          <w:fldChar w:fldCharType="separate"/>
        </w:r>
        <w:r w:rsidR="00A361FD">
          <w:rPr>
            <w:webHidden/>
          </w:rPr>
          <w:t>7</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76" w:history="1">
        <w:r w:rsidR="00A361FD" w:rsidRPr="001E1528">
          <w:rPr>
            <w:rStyle w:val="Hyperlink"/>
          </w:rPr>
          <w:t>1.2</w:t>
        </w:r>
        <w:r w:rsidR="00A361FD">
          <w:rPr>
            <w:rFonts w:asciiTheme="minorHAnsi" w:eastAsiaTheme="minorEastAsia" w:hAnsiTheme="minorHAnsi" w:cstheme="minorBidi"/>
            <w:b w:val="0"/>
            <w:bCs w:val="0"/>
            <w:szCs w:val="22"/>
          </w:rPr>
          <w:tab/>
        </w:r>
        <w:r w:rsidR="00A361FD" w:rsidRPr="001E1528">
          <w:rPr>
            <w:rStyle w:val="Hyperlink"/>
          </w:rPr>
          <w:t>Objectives</w:t>
        </w:r>
        <w:r w:rsidR="00A361FD">
          <w:rPr>
            <w:webHidden/>
          </w:rPr>
          <w:tab/>
        </w:r>
        <w:r w:rsidR="00A361FD">
          <w:rPr>
            <w:webHidden/>
          </w:rPr>
          <w:fldChar w:fldCharType="begin"/>
        </w:r>
        <w:r w:rsidR="00A361FD">
          <w:rPr>
            <w:webHidden/>
          </w:rPr>
          <w:instrText xml:space="preserve"> PAGEREF _Toc363223376 \h </w:instrText>
        </w:r>
        <w:r w:rsidR="00A361FD">
          <w:rPr>
            <w:webHidden/>
          </w:rPr>
        </w:r>
        <w:r w:rsidR="00A361FD">
          <w:rPr>
            <w:webHidden/>
          </w:rPr>
          <w:fldChar w:fldCharType="separate"/>
        </w:r>
        <w:r w:rsidR="00A361FD">
          <w:rPr>
            <w:webHidden/>
          </w:rPr>
          <w:t>8</w:t>
        </w:r>
        <w:r w:rsidR="00A361FD">
          <w:rPr>
            <w:webHidden/>
          </w:rPr>
          <w:fldChar w:fldCharType="end"/>
        </w:r>
      </w:hyperlink>
    </w:p>
    <w:p w:rsidR="00A361FD" w:rsidRDefault="00CB1B2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77" w:history="1">
        <w:r w:rsidR="00A361FD" w:rsidRPr="001E1528">
          <w:rPr>
            <w:rStyle w:val="Hyperlink"/>
            <w:noProof/>
          </w:rPr>
          <w:t>2</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Literature Review</w:t>
        </w:r>
        <w:r w:rsidR="00A361FD">
          <w:rPr>
            <w:noProof/>
            <w:webHidden/>
          </w:rPr>
          <w:tab/>
        </w:r>
        <w:r w:rsidR="00A361FD">
          <w:rPr>
            <w:noProof/>
            <w:webHidden/>
          </w:rPr>
          <w:fldChar w:fldCharType="begin"/>
        </w:r>
        <w:r w:rsidR="00A361FD">
          <w:rPr>
            <w:noProof/>
            <w:webHidden/>
          </w:rPr>
          <w:instrText xml:space="preserve"> PAGEREF _Toc363223377 \h </w:instrText>
        </w:r>
        <w:r w:rsidR="00A361FD">
          <w:rPr>
            <w:noProof/>
            <w:webHidden/>
          </w:rPr>
        </w:r>
        <w:r w:rsidR="00A361FD">
          <w:rPr>
            <w:noProof/>
            <w:webHidden/>
          </w:rPr>
          <w:fldChar w:fldCharType="separate"/>
        </w:r>
        <w:r w:rsidR="00A361FD">
          <w:rPr>
            <w:noProof/>
            <w:webHidden/>
          </w:rPr>
          <w:t>9</w:t>
        </w:r>
        <w:r w:rsidR="00A361FD">
          <w:rPr>
            <w:noProof/>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78" w:history="1">
        <w:r w:rsidR="00A361FD" w:rsidRPr="001E1528">
          <w:rPr>
            <w:rStyle w:val="Hyperlink"/>
          </w:rPr>
          <w:t>2.1</w:t>
        </w:r>
        <w:r w:rsidR="00A361FD">
          <w:rPr>
            <w:rFonts w:asciiTheme="minorHAnsi" w:eastAsiaTheme="minorEastAsia" w:hAnsiTheme="minorHAnsi" w:cstheme="minorBidi"/>
            <w:b w:val="0"/>
            <w:bCs w:val="0"/>
            <w:szCs w:val="22"/>
          </w:rPr>
          <w:tab/>
        </w:r>
        <w:r w:rsidR="00A361FD" w:rsidRPr="001E1528">
          <w:rPr>
            <w:rStyle w:val="Hyperlink"/>
          </w:rPr>
          <w:t>Game Engines</w:t>
        </w:r>
        <w:r w:rsidR="00A361FD">
          <w:rPr>
            <w:webHidden/>
          </w:rPr>
          <w:tab/>
        </w:r>
        <w:r w:rsidR="00A361FD">
          <w:rPr>
            <w:webHidden/>
          </w:rPr>
          <w:fldChar w:fldCharType="begin"/>
        </w:r>
        <w:r w:rsidR="00A361FD">
          <w:rPr>
            <w:webHidden/>
          </w:rPr>
          <w:instrText xml:space="preserve"> PAGEREF _Toc363223378 \h </w:instrText>
        </w:r>
        <w:r w:rsidR="00A361FD">
          <w:rPr>
            <w:webHidden/>
          </w:rPr>
        </w:r>
        <w:r w:rsidR="00A361FD">
          <w:rPr>
            <w:webHidden/>
          </w:rPr>
          <w:fldChar w:fldCharType="separate"/>
        </w:r>
        <w:r w:rsidR="00A361FD">
          <w:rPr>
            <w:webHidden/>
          </w:rPr>
          <w:t>9</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79" w:history="1">
        <w:r w:rsidR="00A361FD" w:rsidRPr="001E1528">
          <w:rPr>
            <w:rStyle w:val="Hyperlink"/>
          </w:rPr>
          <w:t>2.2</w:t>
        </w:r>
        <w:r w:rsidR="00A361FD">
          <w:rPr>
            <w:rFonts w:asciiTheme="minorHAnsi" w:eastAsiaTheme="minorEastAsia" w:hAnsiTheme="minorHAnsi" w:cstheme="minorBidi"/>
            <w:b w:val="0"/>
            <w:bCs w:val="0"/>
            <w:szCs w:val="22"/>
          </w:rPr>
          <w:tab/>
        </w:r>
        <w:r w:rsidR="00A361FD" w:rsidRPr="001E1528">
          <w:rPr>
            <w:rStyle w:val="Hyperlink"/>
          </w:rPr>
          <w:t>Current Game Standards</w:t>
        </w:r>
        <w:r w:rsidR="00A361FD">
          <w:rPr>
            <w:webHidden/>
          </w:rPr>
          <w:tab/>
        </w:r>
        <w:r w:rsidR="00A361FD">
          <w:rPr>
            <w:webHidden/>
          </w:rPr>
          <w:fldChar w:fldCharType="begin"/>
        </w:r>
        <w:r w:rsidR="00A361FD">
          <w:rPr>
            <w:webHidden/>
          </w:rPr>
          <w:instrText xml:space="preserve"> PAGEREF _Toc363223379 \h </w:instrText>
        </w:r>
        <w:r w:rsidR="00A361FD">
          <w:rPr>
            <w:webHidden/>
          </w:rPr>
        </w:r>
        <w:r w:rsidR="00A361FD">
          <w:rPr>
            <w:webHidden/>
          </w:rPr>
          <w:fldChar w:fldCharType="separate"/>
        </w:r>
        <w:r w:rsidR="00A361FD">
          <w:rPr>
            <w:webHidden/>
          </w:rPr>
          <w:t>12</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80" w:history="1">
        <w:r w:rsidR="00A361FD" w:rsidRPr="001E1528">
          <w:rPr>
            <w:rStyle w:val="Hyperlink"/>
          </w:rPr>
          <w:t>2.3</w:t>
        </w:r>
        <w:r w:rsidR="00A361FD">
          <w:rPr>
            <w:rFonts w:asciiTheme="minorHAnsi" w:eastAsiaTheme="minorEastAsia" w:hAnsiTheme="minorHAnsi" w:cstheme="minorBidi"/>
            <w:b w:val="0"/>
            <w:bCs w:val="0"/>
            <w:szCs w:val="22"/>
          </w:rPr>
          <w:tab/>
        </w:r>
        <w:r w:rsidR="00A361FD" w:rsidRPr="001E1528">
          <w:rPr>
            <w:rStyle w:val="Hyperlink"/>
          </w:rPr>
          <w:t>Evolutionary Games</w:t>
        </w:r>
        <w:r w:rsidR="00A361FD">
          <w:rPr>
            <w:webHidden/>
          </w:rPr>
          <w:tab/>
        </w:r>
        <w:r w:rsidR="00A361FD">
          <w:rPr>
            <w:webHidden/>
          </w:rPr>
          <w:fldChar w:fldCharType="begin"/>
        </w:r>
        <w:r w:rsidR="00A361FD">
          <w:rPr>
            <w:webHidden/>
          </w:rPr>
          <w:instrText xml:space="preserve"> PAGEREF _Toc363223380 \h </w:instrText>
        </w:r>
        <w:r w:rsidR="00A361FD">
          <w:rPr>
            <w:webHidden/>
          </w:rPr>
        </w:r>
        <w:r w:rsidR="00A361FD">
          <w:rPr>
            <w:webHidden/>
          </w:rPr>
          <w:fldChar w:fldCharType="separate"/>
        </w:r>
        <w:r w:rsidR="00A361FD">
          <w:rPr>
            <w:webHidden/>
          </w:rPr>
          <w:t>14</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81" w:history="1">
        <w:r w:rsidR="00A361FD" w:rsidRPr="001E1528">
          <w:rPr>
            <w:rStyle w:val="Hyperlink"/>
          </w:rPr>
          <w:t>2.4</w:t>
        </w:r>
        <w:r w:rsidR="00A361FD">
          <w:rPr>
            <w:rFonts w:asciiTheme="minorHAnsi" w:eastAsiaTheme="minorEastAsia" w:hAnsiTheme="minorHAnsi" w:cstheme="minorBidi"/>
            <w:b w:val="0"/>
            <w:bCs w:val="0"/>
            <w:szCs w:val="22"/>
          </w:rPr>
          <w:tab/>
        </w:r>
        <w:r w:rsidR="00A361FD" w:rsidRPr="001E1528">
          <w:rPr>
            <w:rStyle w:val="Hyperlink"/>
          </w:rPr>
          <w:t>Neural Networks</w:t>
        </w:r>
        <w:r w:rsidR="00A361FD">
          <w:rPr>
            <w:webHidden/>
          </w:rPr>
          <w:tab/>
        </w:r>
        <w:r w:rsidR="00A361FD">
          <w:rPr>
            <w:webHidden/>
          </w:rPr>
          <w:fldChar w:fldCharType="begin"/>
        </w:r>
        <w:r w:rsidR="00A361FD">
          <w:rPr>
            <w:webHidden/>
          </w:rPr>
          <w:instrText xml:space="preserve"> PAGEREF _Toc363223381 \h </w:instrText>
        </w:r>
        <w:r w:rsidR="00A361FD">
          <w:rPr>
            <w:webHidden/>
          </w:rPr>
        </w:r>
        <w:r w:rsidR="00A361FD">
          <w:rPr>
            <w:webHidden/>
          </w:rPr>
          <w:fldChar w:fldCharType="separate"/>
        </w:r>
        <w:r w:rsidR="00A361FD">
          <w:rPr>
            <w:webHidden/>
          </w:rPr>
          <w:t>17</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82" w:history="1">
        <w:r w:rsidR="00A361FD" w:rsidRPr="001E1528">
          <w:rPr>
            <w:rStyle w:val="Hyperlink"/>
          </w:rPr>
          <w:t>2.5</w:t>
        </w:r>
        <w:r w:rsidR="00A361FD">
          <w:rPr>
            <w:rFonts w:asciiTheme="minorHAnsi" w:eastAsiaTheme="minorEastAsia" w:hAnsiTheme="minorHAnsi" w:cstheme="minorBidi"/>
            <w:b w:val="0"/>
            <w:bCs w:val="0"/>
            <w:szCs w:val="22"/>
          </w:rPr>
          <w:tab/>
        </w:r>
        <w:r w:rsidR="00A361FD" w:rsidRPr="001E1528">
          <w:rPr>
            <w:rStyle w:val="Hyperlink"/>
          </w:rPr>
          <w:t>Interfacing In-between Games</w:t>
        </w:r>
        <w:r w:rsidR="00A361FD">
          <w:rPr>
            <w:webHidden/>
          </w:rPr>
          <w:tab/>
        </w:r>
        <w:r w:rsidR="00A361FD">
          <w:rPr>
            <w:webHidden/>
          </w:rPr>
          <w:fldChar w:fldCharType="begin"/>
        </w:r>
        <w:r w:rsidR="00A361FD">
          <w:rPr>
            <w:webHidden/>
          </w:rPr>
          <w:instrText xml:space="preserve"> PAGEREF _Toc363223382 \h </w:instrText>
        </w:r>
        <w:r w:rsidR="00A361FD">
          <w:rPr>
            <w:webHidden/>
          </w:rPr>
        </w:r>
        <w:r w:rsidR="00A361FD">
          <w:rPr>
            <w:webHidden/>
          </w:rPr>
          <w:fldChar w:fldCharType="separate"/>
        </w:r>
        <w:r w:rsidR="00A361FD">
          <w:rPr>
            <w:webHidden/>
          </w:rPr>
          <w:t>20</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83" w:history="1">
        <w:r w:rsidR="00A361FD" w:rsidRPr="001E1528">
          <w:rPr>
            <w:rStyle w:val="Hyperlink"/>
          </w:rPr>
          <w:t>2.6</w:t>
        </w:r>
        <w:r w:rsidR="00A361FD">
          <w:rPr>
            <w:rFonts w:asciiTheme="minorHAnsi" w:eastAsiaTheme="minorEastAsia" w:hAnsiTheme="minorHAnsi" w:cstheme="minorBidi"/>
            <w:b w:val="0"/>
            <w:bCs w:val="0"/>
            <w:szCs w:val="22"/>
          </w:rPr>
          <w:tab/>
        </w:r>
        <w:r w:rsidR="00A361FD" w:rsidRPr="001E1528">
          <w:rPr>
            <w:rStyle w:val="Hyperlink"/>
          </w:rPr>
          <w:t>Mono</w:t>
        </w:r>
        <w:r w:rsidR="00A361FD">
          <w:rPr>
            <w:webHidden/>
          </w:rPr>
          <w:tab/>
        </w:r>
        <w:r w:rsidR="00A361FD">
          <w:rPr>
            <w:webHidden/>
          </w:rPr>
          <w:fldChar w:fldCharType="begin"/>
        </w:r>
        <w:r w:rsidR="00A361FD">
          <w:rPr>
            <w:webHidden/>
          </w:rPr>
          <w:instrText xml:space="preserve"> PAGEREF _Toc363223383 \h </w:instrText>
        </w:r>
        <w:r w:rsidR="00A361FD">
          <w:rPr>
            <w:webHidden/>
          </w:rPr>
        </w:r>
        <w:r w:rsidR="00A361FD">
          <w:rPr>
            <w:webHidden/>
          </w:rPr>
          <w:fldChar w:fldCharType="separate"/>
        </w:r>
        <w:r w:rsidR="00A361FD">
          <w:rPr>
            <w:webHidden/>
          </w:rPr>
          <w:t>21</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84" w:history="1">
        <w:r w:rsidR="00A361FD" w:rsidRPr="001E1528">
          <w:rPr>
            <w:rStyle w:val="Hyperlink"/>
          </w:rPr>
          <w:t>2.7</w:t>
        </w:r>
        <w:r w:rsidR="00A361FD">
          <w:rPr>
            <w:rFonts w:asciiTheme="minorHAnsi" w:eastAsiaTheme="minorEastAsia" w:hAnsiTheme="minorHAnsi" w:cstheme="minorBidi"/>
            <w:b w:val="0"/>
            <w:bCs w:val="0"/>
            <w:szCs w:val="22"/>
          </w:rPr>
          <w:tab/>
        </w:r>
        <w:r w:rsidR="00A361FD" w:rsidRPr="001E1528">
          <w:rPr>
            <w:rStyle w:val="Hyperlink"/>
          </w:rPr>
          <w:t>Literature Review Conclusion</w:t>
        </w:r>
        <w:r w:rsidR="00A361FD">
          <w:rPr>
            <w:webHidden/>
          </w:rPr>
          <w:tab/>
        </w:r>
        <w:r w:rsidR="00A361FD">
          <w:rPr>
            <w:webHidden/>
          </w:rPr>
          <w:fldChar w:fldCharType="begin"/>
        </w:r>
        <w:r w:rsidR="00A361FD">
          <w:rPr>
            <w:webHidden/>
          </w:rPr>
          <w:instrText xml:space="preserve"> PAGEREF _Toc363223384 \h </w:instrText>
        </w:r>
        <w:r w:rsidR="00A361FD">
          <w:rPr>
            <w:webHidden/>
          </w:rPr>
        </w:r>
        <w:r w:rsidR="00A361FD">
          <w:rPr>
            <w:webHidden/>
          </w:rPr>
          <w:fldChar w:fldCharType="separate"/>
        </w:r>
        <w:r w:rsidR="00A361FD">
          <w:rPr>
            <w:webHidden/>
          </w:rPr>
          <w:t>22</w:t>
        </w:r>
        <w:r w:rsidR="00A361FD">
          <w:rPr>
            <w:webHidden/>
          </w:rPr>
          <w:fldChar w:fldCharType="end"/>
        </w:r>
      </w:hyperlink>
    </w:p>
    <w:p w:rsidR="00A361FD" w:rsidRDefault="00CB1B2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85" w:history="1">
        <w:r w:rsidR="00A361FD" w:rsidRPr="001E1528">
          <w:rPr>
            <w:rStyle w:val="Hyperlink"/>
            <w:noProof/>
          </w:rPr>
          <w:t>3</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Methodology</w:t>
        </w:r>
        <w:r w:rsidR="00A361FD">
          <w:rPr>
            <w:noProof/>
            <w:webHidden/>
          </w:rPr>
          <w:tab/>
        </w:r>
        <w:r w:rsidR="00A361FD">
          <w:rPr>
            <w:noProof/>
            <w:webHidden/>
          </w:rPr>
          <w:fldChar w:fldCharType="begin"/>
        </w:r>
        <w:r w:rsidR="00A361FD">
          <w:rPr>
            <w:noProof/>
            <w:webHidden/>
          </w:rPr>
          <w:instrText xml:space="preserve"> PAGEREF _Toc363223385 \h </w:instrText>
        </w:r>
        <w:r w:rsidR="00A361FD">
          <w:rPr>
            <w:noProof/>
            <w:webHidden/>
          </w:rPr>
        </w:r>
        <w:r w:rsidR="00A361FD">
          <w:rPr>
            <w:noProof/>
            <w:webHidden/>
          </w:rPr>
          <w:fldChar w:fldCharType="separate"/>
        </w:r>
        <w:r w:rsidR="00A361FD">
          <w:rPr>
            <w:noProof/>
            <w:webHidden/>
          </w:rPr>
          <w:t>23</w:t>
        </w:r>
        <w:r w:rsidR="00A361FD">
          <w:rPr>
            <w:noProof/>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86" w:history="1">
        <w:r w:rsidR="00A361FD" w:rsidRPr="001E1528">
          <w:rPr>
            <w:rStyle w:val="Hyperlink"/>
          </w:rPr>
          <w:t>3.1</w:t>
        </w:r>
        <w:r w:rsidR="00A361FD">
          <w:rPr>
            <w:rFonts w:asciiTheme="minorHAnsi" w:eastAsiaTheme="minorEastAsia" w:hAnsiTheme="minorHAnsi" w:cstheme="minorBidi"/>
            <w:b w:val="0"/>
            <w:bCs w:val="0"/>
            <w:szCs w:val="22"/>
          </w:rPr>
          <w:tab/>
        </w:r>
        <w:r w:rsidR="00A361FD" w:rsidRPr="001E1528">
          <w:rPr>
            <w:rStyle w:val="Hyperlink"/>
          </w:rPr>
          <w:t>Overview of the system</w:t>
        </w:r>
        <w:r w:rsidR="00A361FD">
          <w:rPr>
            <w:webHidden/>
          </w:rPr>
          <w:tab/>
        </w:r>
        <w:r w:rsidR="00A361FD">
          <w:rPr>
            <w:webHidden/>
          </w:rPr>
          <w:fldChar w:fldCharType="begin"/>
        </w:r>
        <w:r w:rsidR="00A361FD">
          <w:rPr>
            <w:webHidden/>
          </w:rPr>
          <w:instrText xml:space="preserve"> PAGEREF _Toc363223386 \h </w:instrText>
        </w:r>
        <w:r w:rsidR="00A361FD">
          <w:rPr>
            <w:webHidden/>
          </w:rPr>
        </w:r>
        <w:r w:rsidR="00A361FD">
          <w:rPr>
            <w:webHidden/>
          </w:rPr>
          <w:fldChar w:fldCharType="separate"/>
        </w:r>
        <w:r w:rsidR="00A361FD">
          <w:rPr>
            <w:webHidden/>
          </w:rPr>
          <w:t>23</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87" w:history="1">
        <w:r w:rsidR="00A361FD" w:rsidRPr="001E1528">
          <w:rPr>
            <w:rStyle w:val="Hyperlink"/>
          </w:rPr>
          <w:t>3.2</w:t>
        </w:r>
        <w:r w:rsidR="00A361FD">
          <w:rPr>
            <w:rFonts w:asciiTheme="minorHAnsi" w:eastAsiaTheme="minorEastAsia" w:hAnsiTheme="minorHAnsi" w:cstheme="minorBidi"/>
            <w:b w:val="0"/>
            <w:bCs w:val="0"/>
            <w:szCs w:val="22"/>
          </w:rPr>
          <w:tab/>
        </w:r>
        <w:r w:rsidR="00A361FD" w:rsidRPr="001E1528">
          <w:rPr>
            <w:rStyle w:val="Hyperlink"/>
          </w:rPr>
          <w:t>Prototype Method</w:t>
        </w:r>
        <w:r w:rsidR="00A361FD">
          <w:rPr>
            <w:webHidden/>
          </w:rPr>
          <w:tab/>
        </w:r>
        <w:r w:rsidR="00A361FD">
          <w:rPr>
            <w:webHidden/>
          </w:rPr>
          <w:fldChar w:fldCharType="begin"/>
        </w:r>
        <w:r w:rsidR="00A361FD">
          <w:rPr>
            <w:webHidden/>
          </w:rPr>
          <w:instrText xml:space="preserve"> PAGEREF _Toc363223387 \h </w:instrText>
        </w:r>
        <w:r w:rsidR="00A361FD">
          <w:rPr>
            <w:webHidden/>
          </w:rPr>
        </w:r>
        <w:r w:rsidR="00A361FD">
          <w:rPr>
            <w:webHidden/>
          </w:rPr>
          <w:fldChar w:fldCharType="separate"/>
        </w:r>
        <w:r w:rsidR="00A361FD">
          <w:rPr>
            <w:webHidden/>
          </w:rPr>
          <w:t>23</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88" w:history="1">
        <w:r w:rsidR="00A361FD" w:rsidRPr="001E1528">
          <w:rPr>
            <w:rStyle w:val="Hyperlink"/>
          </w:rPr>
          <w:t>3.3</w:t>
        </w:r>
        <w:r w:rsidR="00A361FD">
          <w:rPr>
            <w:rFonts w:asciiTheme="minorHAnsi" w:eastAsiaTheme="minorEastAsia" w:hAnsiTheme="minorHAnsi" w:cstheme="minorBidi"/>
            <w:b w:val="0"/>
            <w:bCs w:val="0"/>
            <w:szCs w:val="22"/>
          </w:rPr>
          <w:tab/>
        </w:r>
        <w:r w:rsidR="00A361FD" w:rsidRPr="001E1528">
          <w:rPr>
            <w:rStyle w:val="Hyperlink"/>
          </w:rPr>
          <w:t>Tutorial</w:t>
        </w:r>
        <w:r w:rsidR="00A361FD">
          <w:rPr>
            <w:webHidden/>
          </w:rPr>
          <w:tab/>
        </w:r>
        <w:r w:rsidR="00A361FD">
          <w:rPr>
            <w:webHidden/>
          </w:rPr>
          <w:fldChar w:fldCharType="begin"/>
        </w:r>
        <w:r w:rsidR="00A361FD">
          <w:rPr>
            <w:webHidden/>
          </w:rPr>
          <w:instrText xml:space="preserve"> PAGEREF _Toc363223388 \h </w:instrText>
        </w:r>
        <w:r w:rsidR="00A361FD">
          <w:rPr>
            <w:webHidden/>
          </w:rPr>
        </w:r>
        <w:r w:rsidR="00A361FD">
          <w:rPr>
            <w:webHidden/>
          </w:rPr>
          <w:fldChar w:fldCharType="separate"/>
        </w:r>
        <w:r w:rsidR="00A361FD">
          <w:rPr>
            <w:webHidden/>
          </w:rPr>
          <w:t>31</w:t>
        </w:r>
        <w:r w:rsidR="00A361FD">
          <w:rPr>
            <w:webHidden/>
          </w:rPr>
          <w:fldChar w:fldCharType="end"/>
        </w:r>
      </w:hyperlink>
    </w:p>
    <w:p w:rsidR="00A361FD" w:rsidRDefault="00CB1B2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89" w:history="1">
        <w:r w:rsidR="00A361FD" w:rsidRPr="001E1528">
          <w:rPr>
            <w:rStyle w:val="Hyperlink"/>
            <w:noProof/>
          </w:rPr>
          <w:t>4</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Results</w:t>
        </w:r>
        <w:r w:rsidR="00A361FD">
          <w:rPr>
            <w:noProof/>
            <w:webHidden/>
          </w:rPr>
          <w:tab/>
        </w:r>
        <w:r w:rsidR="00A361FD">
          <w:rPr>
            <w:noProof/>
            <w:webHidden/>
          </w:rPr>
          <w:fldChar w:fldCharType="begin"/>
        </w:r>
        <w:r w:rsidR="00A361FD">
          <w:rPr>
            <w:noProof/>
            <w:webHidden/>
          </w:rPr>
          <w:instrText xml:space="preserve"> PAGEREF _Toc363223389 \h </w:instrText>
        </w:r>
        <w:r w:rsidR="00A361FD">
          <w:rPr>
            <w:noProof/>
            <w:webHidden/>
          </w:rPr>
        </w:r>
        <w:r w:rsidR="00A361FD">
          <w:rPr>
            <w:noProof/>
            <w:webHidden/>
          </w:rPr>
          <w:fldChar w:fldCharType="separate"/>
        </w:r>
        <w:r w:rsidR="00A361FD">
          <w:rPr>
            <w:noProof/>
            <w:webHidden/>
          </w:rPr>
          <w:t>32</w:t>
        </w:r>
        <w:r w:rsidR="00A361FD">
          <w:rPr>
            <w:noProof/>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90" w:history="1">
        <w:r w:rsidR="00A361FD" w:rsidRPr="001E1528">
          <w:rPr>
            <w:rStyle w:val="Hyperlink"/>
          </w:rPr>
          <w:t>4.1</w:t>
        </w:r>
        <w:r w:rsidR="00A361FD">
          <w:rPr>
            <w:rFonts w:asciiTheme="minorHAnsi" w:eastAsiaTheme="minorEastAsia" w:hAnsiTheme="minorHAnsi" w:cstheme="minorBidi"/>
            <w:b w:val="0"/>
            <w:bCs w:val="0"/>
            <w:szCs w:val="22"/>
          </w:rPr>
          <w:tab/>
        </w:r>
        <w:r w:rsidR="00A361FD" w:rsidRPr="001E1528">
          <w:rPr>
            <w:rStyle w:val="Hyperlink"/>
          </w:rPr>
          <w:t>Prototype One</w:t>
        </w:r>
        <w:r w:rsidR="00A361FD">
          <w:rPr>
            <w:webHidden/>
          </w:rPr>
          <w:tab/>
        </w:r>
        <w:r w:rsidR="00A361FD">
          <w:rPr>
            <w:webHidden/>
          </w:rPr>
          <w:fldChar w:fldCharType="begin"/>
        </w:r>
        <w:r w:rsidR="00A361FD">
          <w:rPr>
            <w:webHidden/>
          </w:rPr>
          <w:instrText xml:space="preserve"> PAGEREF _Toc363223390 \h </w:instrText>
        </w:r>
        <w:r w:rsidR="00A361FD">
          <w:rPr>
            <w:webHidden/>
          </w:rPr>
        </w:r>
        <w:r w:rsidR="00A361FD">
          <w:rPr>
            <w:webHidden/>
          </w:rPr>
          <w:fldChar w:fldCharType="separate"/>
        </w:r>
        <w:r w:rsidR="00A361FD">
          <w:rPr>
            <w:webHidden/>
          </w:rPr>
          <w:t>32</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91" w:history="1">
        <w:r w:rsidR="00A361FD" w:rsidRPr="001E1528">
          <w:rPr>
            <w:rStyle w:val="Hyperlink"/>
          </w:rPr>
          <w:t>4.2</w:t>
        </w:r>
        <w:r w:rsidR="00A361FD">
          <w:rPr>
            <w:rFonts w:asciiTheme="minorHAnsi" w:eastAsiaTheme="minorEastAsia" w:hAnsiTheme="minorHAnsi" w:cstheme="minorBidi"/>
            <w:b w:val="0"/>
            <w:bCs w:val="0"/>
            <w:szCs w:val="22"/>
          </w:rPr>
          <w:tab/>
        </w:r>
        <w:r w:rsidR="00A361FD" w:rsidRPr="001E1528">
          <w:rPr>
            <w:rStyle w:val="Hyperlink"/>
          </w:rPr>
          <w:t>Prototype Two</w:t>
        </w:r>
        <w:r w:rsidR="00A361FD">
          <w:rPr>
            <w:webHidden/>
          </w:rPr>
          <w:tab/>
        </w:r>
        <w:r w:rsidR="00A361FD">
          <w:rPr>
            <w:webHidden/>
          </w:rPr>
          <w:fldChar w:fldCharType="begin"/>
        </w:r>
        <w:r w:rsidR="00A361FD">
          <w:rPr>
            <w:webHidden/>
          </w:rPr>
          <w:instrText xml:space="preserve"> PAGEREF _Toc363223391 \h </w:instrText>
        </w:r>
        <w:r w:rsidR="00A361FD">
          <w:rPr>
            <w:webHidden/>
          </w:rPr>
        </w:r>
        <w:r w:rsidR="00A361FD">
          <w:rPr>
            <w:webHidden/>
          </w:rPr>
          <w:fldChar w:fldCharType="separate"/>
        </w:r>
        <w:r w:rsidR="00A361FD">
          <w:rPr>
            <w:webHidden/>
          </w:rPr>
          <w:t>33</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92" w:history="1">
        <w:r w:rsidR="00A361FD" w:rsidRPr="001E1528">
          <w:rPr>
            <w:rStyle w:val="Hyperlink"/>
          </w:rPr>
          <w:t>4.3</w:t>
        </w:r>
        <w:r w:rsidR="00A361FD">
          <w:rPr>
            <w:rFonts w:asciiTheme="minorHAnsi" w:eastAsiaTheme="minorEastAsia" w:hAnsiTheme="minorHAnsi" w:cstheme="minorBidi"/>
            <w:b w:val="0"/>
            <w:bCs w:val="0"/>
            <w:szCs w:val="22"/>
          </w:rPr>
          <w:tab/>
        </w:r>
        <w:r w:rsidR="00A361FD" w:rsidRPr="001E1528">
          <w:rPr>
            <w:rStyle w:val="Hyperlink"/>
          </w:rPr>
          <w:t>Prototype Three</w:t>
        </w:r>
        <w:r w:rsidR="00A361FD">
          <w:rPr>
            <w:webHidden/>
          </w:rPr>
          <w:tab/>
        </w:r>
        <w:r w:rsidR="00A361FD">
          <w:rPr>
            <w:webHidden/>
          </w:rPr>
          <w:fldChar w:fldCharType="begin"/>
        </w:r>
        <w:r w:rsidR="00A361FD">
          <w:rPr>
            <w:webHidden/>
          </w:rPr>
          <w:instrText xml:space="preserve"> PAGEREF _Toc363223392 \h </w:instrText>
        </w:r>
        <w:r w:rsidR="00A361FD">
          <w:rPr>
            <w:webHidden/>
          </w:rPr>
        </w:r>
        <w:r w:rsidR="00A361FD">
          <w:rPr>
            <w:webHidden/>
          </w:rPr>
          <w:fldChar w:fldCharType="separate"/>
        </w:r>
        <w:r w:rsidR="00A361FD">
          <w:rPr>
            <w:webHidden/>
          </w:rPr>
          <w:t>34</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93" w:history="1">
        <w:r w:rsidR="00A361FD" w:rsidRPr="001E1528">
          <w:rPr>
            <w:rStyle w:val="Hyperlink"/>
          </w:rPr>
          <w:t>4.4</w:t>
        </w:r>
        <w:r w:rsidR="00A361FD">
          <w:rPr>
            <w:rFonts w:asciiTheme="minorHAnsi" w:eastAsiaTheme="minorEastAsia" w:hAnsiTheme="minorHAnsi" w:cstheme="minorBidi"/>
            <w:b w:val="0"/>
            <w:bCs w:val="0"/>
            <w:szCs w:val="22"/>
          </w:rPr>
          <w:tab/>
        </w:r>
        <w:r w:rsidR="00A361FD" w:rsidRPr="001E1528">
          <w:rPr>
            <w:rStyle w:val="Hyperlink"/>
          </w:rPr>
          <w:t>Prototype Four</w:t>
        </w:r>
        <w:r w:rsidR="00A361FD">
          <w:rPr>
            <w:webHidden/>
          </w:rPr>
          <w:tab/>
        </w:r>
        <w:r w:rsidR="00A361FD">
          <w:rPr>
            <w:webHidden/>
          </w:rPr>
          <w:fldChar w:fldCharType="begin"/>
        </w:r>
        <w:r w:rsidR="00A361FD">
          <w:rPr>
            <w:webHidden/>
          </w:rPr>
          <w:instrText xml:space="preserve"> PAGEREF _Toc363223393 \h </w:instrText>
        </w:r>
        <w:r w:rsidR="00A361FD">
          <w:rPr>
            <w:webHidden/>
          </w:rPr>
        </w:r>
        <w:r w:rsidR="00A361FD">
          <w:rPr>
            <w:webHidden/>
          </w:rPr>
          <w:fldChar w:fldCharType="separate"/>
        </w:r>
        <w:r w:rsidR="00A361FD">
          <w:rPr>
            <w:webHidden/>
          </w:rPr>
          <w:t>35</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94" w:history="1">
        <w:r w:rsidR="00A361FD" w:rsidRPr="001E1528">
          <w:rPr>
            <w:rStyle w:val="Hyperlink"/>
          </w:rPr>
          <w:t>4.5</w:t>
        </w:r>
        <w:r w:rsidR="00A361FD">
          <w:rPr>
            <w:rFonts w:asciiTheme="minorHAnsi" w:eastAsiaTheme="minorEastAsia" w:hAnsiTheme="minorHAnsi" w:cstheme="minorBidi"/>
            <w:b w:val="0"/>
            <w:bCs w:val="0"/>
            <w:szCs w:val="22"/>
          </w:rPr>
          <w:tab/>
        </w:r>
        <w:r w:rsidR="00A361FD" w:rsidRPr="001E1528">
          <w:rPr>
            <w:rStyle w:val="Hyperlink"/>
          </w:rPr>
          <w:t>Balancing the neural network</w:t>
        </w:r>
        <w:r w:rsidR="00A361FD">
          <w:rPr>
            <w:webHidden/>
          </w:rPr>
          <w:tab/>
        </w:r>
        <w:r w:rsidR="00A361FD">
          <w:rPr>
            <w:webHidden/>
          </w:rPr>
          <w:fldChar w:fldCharType="begin"/>
        </w:r>
        <w:r w:rsidR="00A361FD">
          <w:rPr>
            <w:webHidden/>
          </w:rPr>
          <w:instrText xml:space="preserve"> PAGEREF _Toc363223394 \h </w:instrText>
        </w:r>
        <w:r w:rsidR="00A361FD">
          <w:rPr>
            <w:webHidden/>
          </w:rPr>
        </w:r>
        <w:r w:rsidR="00A361FD">
          <w:rPr>
            <w:webHidden/>
          </w:rPr>
          <w:fldChar w:fldCharType="separate"/>
        </w:r>
        <w:r w:rsidR="00A361FD">
          <w:rPr>
            <w:webHidden/>
          </w:rPr>
          <w:t>36</w:t>
        </w:r>
        <w:r w:rsidR="00A361FD">
          <w:rPr>
            <w:webHidden/>
          </w:rPr>
          <w:fldChar w:fldCharType="end"/>
        </w:r>
      </w:hyperlink>
    </w:p>
    <w:p w:rsidR="00A361FD" w:rsidRDefault="00CB1B2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95" w:history="1">
        <w:r w:rsidR="00A361FD" w:rsidRPr="001E1528">
          <w:rPr>
            <w:rStyle w:val="Hyperlink"/>
            <w:noProof/>
          </w:rPr>
          <w:t>5</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Discussion</w:t>
        </w:r>
        <w:r w:rsidR="00A361FD">
          <w:rPr>
            <w:noProof/>
            <w:webHidden/>
          </w:rPr>
          <w:tab/>
        </w:r>
        <w:r w:rsidR="00A361FD">
          <w:rPr>
            <w:noProof/>
            <w:webHidden/>
          </w:rPr>
          <w:fldChar w:fldCharType="begin"/>
        </w:r>
        <w:r w:rsidR="00A361FD">
          <w:rPr>
            <w:noProof/>
            <w:webHidden/>
          </w:rPr>
          <w:instrText xml:space="preserve"> PAGEREF _Toc363223395 \h </w:instrText>
        </w:r>
        <w:r w:rsidR="00A361FD">
          <w:rPr>
            <w:noProof/>
            <w:webHidden/>
          </w:rPr>
        </w:r>
        <w:r w:rsidR="00A361FD">
          <w:rPr>
            <w:noProof/>
            <w:webHidden/>
          </w:rPr>
          <w:fldChar w:fldCharType="separate"/>
        </w:r>
        <w:r w:rsidR="00A361FD">
          <w:rPr>
            <w:noProof/>
            <w:webHidden/>
          </w:rPr>
          <w:t>38</w:t>
        </w:r>
        <w:r w:rsidR="00A361FD">
          <w:rPr>
            <w:noProof/>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96" w:history="1">
        <w:r w:rsidR="00A361FD" w:rsidRPr="001E1528">
          <w:rPr>
            <w:rStyle w:val="Hyperlink"/>
          </w:rPr>
          <w:t>5.1</w:t>
        </w:r>
        <w:r w:rsidR="00A361FD">
          <w:rPr>
            <w:rFonts w:asciiTheme="minorHAnsi" w:eastAsiaTheme="minorEastAsia" w:hAnsiTheme="minorHAnsi" w:cstheme="minorBidi"/>
            <w:b w:val="0"/>
            <w:bCs w:val="0"/>
            <w:szCs w:val="22"/>
          </w:rPr>
          <w:tab/>
        </w:r>
        <w:r w:rsidR="00A361FD" w:rsidRPr="001E1528">
          <w:rPr>
            <w:rStyle w:val="Hyperlink"/>
          </w:rPr>
          <w:t>Differences</w:t>
        </w:r>
        <w:r w:rsidR="00A361FD">
          <w:rPr>
            <w:webHidden/>
          </w:rPr>
          <w:tab/>
        </w:r>
        <w:r w:rsidR="00A361FD">
          <w:rPr>
            <w:webHidden/>
          </w:rPr>
          <w:fldChar w:fldCharType="begin"/>
        </w:r>
        <w:r w:rsidR="00A361FD">
          <w:rPr>
            <w:webHidden/>
          </w:rPr>
          <w:instrText xml:space="preserve"> PAGEREF _Toc363223396 \h </w:instrText>
        </w:r>
        <w:r w:rsidR="00A361FD">
          <w:rPr>
            <w:webHidden/>
          </w:rPr>
        </w:r>
        <w:r w:rsidR="00A361FD">
          <w:rPr>
            <w:webHidden/>
          </w:rPr>
          <w:fldChar w:fldCharType="separate"/>
        </w:r>
        <w:r w:rsidR="00A361FD">
          <w:rPr>
            <w:webHidden/>
          </w:rPr>
          <w:t>38</w:t>
        </w:r>
        <w:r w:rsidR="00A361FD">
          <w:rPr>
            <w:webHidden/>
          </w:rPr>
          <w:fldChar w:fldCharType="end"/>
        </w:r>
      </w:hyperlink>
    </w:p>
    <w:p w:rsidR="00A361FD" w:rsidRDefault="00CB1B2C">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97" w:history="1">
        <w:r w:rsidR="00A361FD" w:rsidRPr="001E1528">
          <w:rPr>
            <w:rStyle w:val="Hyperlink"/>
            <w:noProof/>
          </w:rPr>
          <w:t>6</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Conclusion</w:t>
        </w:r>
        <w:r w:rsidR="00A361FD">
          <w:rPr>
            <w:noProof/>
            <w:webHidden/>
          </w:rPr>
          <w:tab/>
        </w:r>
        <w:r w:rsidR="00A361FD">
          <w:rPr>
            <w:noProof/>
            <w:webHidden/>
          </w:rPr>
          <w:fldChar w:fldCharType="begin"/>
        </w:r>
        <w:r w:rsidR="00A361FD">
          <w:rPr>
            <w:noProof/>
            <w:webHidden/>
          </w:rPr>
          <w:instrText xml:space="preserve"> PAGEREF _Toc363223397 \h </w:instrText>
        </w:r>
        <w:r w:rsidR="00A361FD">
          <w:rPr>
            <w:noProof/>
            <w:webHidden/>
          </w:rPr>
        </w:r>
        <w:r w:rsidR="00A361FD">
          <w:rPr>
            <w:noProof/>
            <w:webHidden/>
          </w:rPr>
          <w:fldChar w:fldCharType="separate"/>
        </w:r>
        <w:r w:rsidR="00A361FD">
          <w:rPr>
            <w:noProof/>
            <w:webHidden/>
          </w:rPr>
          <w:t>39</w:t>
        </w:r>
        <w:r w:rsidR="00A361FD">
          <w:rPr>
            <w:noProof/>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98" w:history="1">
        <w:r w:rsidR="00A361FD" w:rsidRPr="001E1528">
          <w:rPr>
            <w:rStyle w:val="Hyperlink"/>
          </w:rPr>
          <w:t>6.1</w:t>
        </w:r>
        <w:r w:rsidR="00A361FD">
          <w:rPr>
            <w:rFonts w:asciiTheme="minorHAnsi" w:eastAsiaTheme="minorEastAsia" w:hAnsiTheme="minorHAnsi" w:cstheme="minorBidi"/>
            <w:b w:val="0"/>
            <w:bCs w:val="0"/>
            <w:szCs w:val="22"/>
          </w:rPr>
          <w:tab/>
        </w:r>
        <w:r w:rsidR="00A361FD" w:rsidRPr="001E1528">
          <w:rPr>
            <w:rStyle w:val="Hyperlink"/>
          </w:rPr>
          <w:t>Future work</w:t>
        </w:r>
        <w:r w:rsidR="00A361FD">
          <w:rPr>
            <w:webHidden/>
          </w:rPr>
          <w:tab/>
        </w:r>
        <w:r w:rsidR="00A361FD">
          <w:rPr>
            <w:webHidden/>
          </w:rPr>
          <w:fldChar w:fldCharType="begin"/>
        </w:r>
        <w:r w:rsidR="00A361FD">
          <w:rPr>
            <w:webHidden/>
          </w:rPr>
          <w:instrText xml:space="preserve"> PAGEREF _Toc363223398 \h </w:instrText>
        </w:r>
        <w:r w:rsidR="00A361FD">
          <w:rPr>
            <w:webHidden/>
          </w:rPr>
        </w:r>
        <w:r w:rsidR="00A361FD">
          <w:rPr>
            <w:webHidden/>
          </w:rPr>
          <w:fldChar w:fldCharType="separate"/>
        </w:r>
        <w:r w:rsidR="00A361FD">
          <w:rPr>
            <w:webHidden/>
          </w:rPr>
          <w:t>39</w:t>
        </w:r>
        <w:r w:rsidR="00A361FD">
          <w:rPr>
            <w:webHidden/>
          </w:rPr>
          <w:fldChar w:fldCharType="end"/>
        </w:r>
      </w:hyperlink>
    </w:p>
    <w:p w:rsidR="00A361FD" w:rsidRDefault="00CB1B2C">
      <w:pPr>
        <w:pStyle w:val="TOC2"/>
        <w:rPr>
          <w:rFonts w:asciiTheme="minorHAnsi" w:eastAsiaTheme="minorEastAsia" w:hAnsiTheme="minorHAnsi" w:cstheme="minorBidi"/>
          <w:b w:val="0"/>
          <w:bCs w:val="0"/>
          <w:szCs w:val="22"/>
        </w:rPr>
      </w:pPr>
      <w:hyperlink w:anchor="_Toc363223399" w:history="1">
        <w:r w:rsidR="00A361FD" w:rsidRPr="001E1528">
          <w:rPr>
            <w:rStyle w:val="Hyperlink"/>
          </w:rPr>
          <w:t>6.2</w:t>
        </w:r>
        <w:r w:rsidR="00A361FD">
          <w:rPr>
            <w:rFonts w:asciiTheme="minorHAnsi" w:eastAsiaTheme="minorEastAsia" w:hAnsiTheme="minorHAnsi" w:cstheme="minorBidi"/>
            <w:b w:val="0"/>
            <w:bCs w:val="0"/>
            <w:szCs w:val="22"/>
          </w:rPr>
          <w:tab/>
        </w:r>
        <w:r w:rsidR="00A361FD" w:rsidRPr="001E1528">
          <w:rPr>
            <w:rStyle w:val="Hyperlink"/>
          </w:rPr>
          <w:t>Critical Analysis</w:t>
        </w:r>
        <w:r w:rsidR="00A361FD">
          <w:rPr>
            <w:webHidden/>
          </w:rPr>
          <w:tab/>
        </w:r>
        <w:r w:rsidR="00A361FD">
          <w:rPr>
            <w:webHidden/>
          </w:rPr>
          <w:fldChar w:fldCharType="begin"/>
        </w:r>
        <w:r w:rsidR="00A361FD">
          <w:rPr>
            <w:webHidden/>
          </w:rPr>
          <w:instrText xml:space="preserve"> PAGEREF _Toc363223399 \h </w:instrText>
        </w:r>
        <w:r w:rsidR="00A361FD">
          <w:rPr>
            <w:webHidden/>
          </w:rPr>
        </w:r>
        <w:r w:rsidR="00A361FD">
          <w:rPr>
            <w:webHidden/>
          </w:rPr>
          <w:fldChar w:fldCharType="separate"/>
        </w:r>
        <w:r w:rsidR="00A361FD">
          <w:rPr>
            <w:webHidden/>
          </w:rPr>
          <w:t>39</w:t>
        </w:r>
        <w:r w:rsidR="00A361FD">
          <w:rPr>
            <w:webHidden/>
          </w:rPr>
          <w:fldChar w:fldCharType="end"/>
        </w:r>
      </w:hyperlink>
    </w:p>
    <w:p w:rsidR="001B3533" w:rsidRPr="001B3533" w:rsidRDefault="001B3533" w:rsidP="001B3533">
      <w:pPr>
        <w:pStyle w:val="OrdinaryParagraph"/>
        <w:jc w:val="left"/>
      </w:pPr>
      <w:r>
        <w:fldChar w:fldCharType="end"/>
      </w:r>
      <w:r>
        <w:br w:type="page"/>
      </w:r>
      <w:r w:rsidRPr="001B3533">
        <w:rPr>
          <w:sz w:val="32"/>
        </w:rPr>
        <w:lastRenderedPageBreak/>
        <w:t>List of Tables</w:t>
      </w:r>
    </w:p>
    <w:p w:rsidR="00A361FD"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223408" w:history="1">
        <w:r w:rsidR="00A361FD" w:rsidRPr="00827C58">
          <w:rPr>
            <w:rStyle w:val="Hyperlink"/>
            <w:noProof/>
          </w:rPr>
          <w:t>Figure 1 Overview of the system</w:t>
        </w:r>
        <w:r w:rsidR="00A361FD">
          <w:rPr>
            <w:noProof/>
            <w:webHidden/>
          </w:rPr>
          <w:tab/>
        </w:r>
        <w:r w:rsidR="00A361FD">
          <w:rPr>
            <w:noProof/>
            <w:webHidden/>
          </w:rPr>
          <w:fldChar w:fldCharType="begin"/>
        </w:r>
        <w:r w:rsidR="00A361FD">
          <w:rPr>
            <w:noProof/>
            <w:webHidden/>
          </w:rPr>
          <w:instrText xml:space="preserve"> PAGEREF _Toc363223408 \h </w:instrText>
        </w:r>
        <w:r w:rsidR="00A361FD">
          <w:rPr>
            <w:noProof/>
            <w:webHidden/>
          </w:rPr>
        </w:r>
        <w:r w:rsidR="00A361FD">
          <w:rPr>
            <w:noProof/>
            <w:webHidden/>
          </w:rPr>
          <w:fldChar w:fldCharType="separate"/>
        </w:r>
        <w:r w:rsidR="00A361FD">
          <w:rPr>
            <w:noProof/>
            <w:webHidden/>
          </w:rPr>
          <w:t>8</w:t>
        </w:r>
        <w:r w:rsidR="00A361FD">
          <w:rPr>
            <w:noProof/>
            <w:webHidden/>
          </w:rPr>
          <w:fldChar w:fldCharType="end"/>
        </w:r>
      </w:hyperlink>
    </w:p>
    <w:p w:rsidR="00A361FD" w:rsidRDefault="00CB1B2C">
      <w:pPr>
        <w:pStyle w:val="TableofFigures"/>
        <w:tabs>
          <w:tab w:val="left" w:pos="1320"/>
          <w:tab w:val="right" w:leader="dot" w:pos="9016"/>
        </w:tabs>
        <w:rPr>
          <w:rFonts w:asciiTheme="minorHAnsi" w:eastAsiaTheme="minorEastAsia" w:hAnsiTheme="minorHAnsi" w:cstheme="minorBidi"/>
          <w:noProof/>
          <w:sz w:val="22"/>
          <w:szCs w:val="22"/>
        </w:rPr>
      </w:pPr>
      <w:hyperlink w:anchor="_Toc363223409" w:history="1">
        <w:r w:rsidR="00A361FD" w:rsidRPr="00827C58">
          <w:rPr>
            <w:rStyle w:val="Hyperlink"/>
            <w:noProof/>
          </w:rPr>
          <w:t>Figure 1</w:t>
        </w:r>
        <w:r w:rsidR="00A361FD">
          <w:rPr>
            <w:rFonts w:asciiTheme="minorHAnsi" w:eastAsiaTheme="minorEastAsia" w:hAnsiTheme="minorHAnsi" w:cstheme="minorBidi"/>
            <w:noProof/>
            <w:sz w:val="22"/>
            <w:szCs w:val="22"/>
          </w:rPr>
          <w:tab/>
        </w:r>
        <w:r w:rsidR="00A361FD" w:rsidRPr="00827C58">
          <w:rPr>
            <w:rStyle w:val="Hyperlink"/>
            <w:noProof/>
          </w:rPr>
          <w:t>One weapons evolution at various generations.  The above image shows how one weapon evolves from generation to generation. Image was taken from (Hastings et al., 2009) paper.</w:t>
        </w:r>
        <w:r w:rsidR="00A361FD">
          <w:rPr>
            <w:noProof/>
            <w:webHidden/>
          </w:rPr>
          <w:tab/>
        </w:r>
        <w:r w:rsidR="00A361FD">
          <w:rPr>
            <w:noProof/>
            <w:webHidden/>
          </w:rPr>
          <w:fldChar w:fldCharType="begin"/>
        </w:r>
        <w:r w:rsidR="00A361FD">
          <w:rPr>
            <w:noProof/>
            <w:webHidden/>
          </w:rPr>
          <w:instrText xml:space="preserve"> PAGEREF _Toc363223409 \h </w:instrText>
        </w:r>
        <w:r w:rsidR="00A361FD">
          <w:rPr>
            <w:noProof/>
            <w:webHidden/>
          </w:rPr>
        </w:r>
        <w:r w:rsidR="00A361FD">
          <w:rPr>
            <w:noProof/>
            <w:webHidden/>
          </w:rPr>
          <w:fldChar w:fldCharType="separate"/>
        </w:r>
        <w:r w:rsidR="00A361FD">
          <w:rPr>
            <w:noProof/>
            <w:webHidden/>
          </w:rPr>
          <w:t>15</w:t>
        </w:r>
        <w:r w:rsidR="00A361FD">
          <w:rPr>
            <w:noProof/>
            <w:webHidden/>
          </w:rPr>
          <w:fldChar w:fldCharType="end"/>
        </w:r>
      </w:hyperlink>
    </w:p>
    <w:p w:rsidR="00A361FD" w:rsidRDefault="00CB1B2C">
      <w:pPr>
        <w:pStyle w:val="TableofFigures"/>
        <w:tabs>
          <w:tab w:val="right" w:leader="dot" w:pos="9016"/>
        </w:tabs>
        <w:rPr>
          <w:rFonts w:asciiTheme="minorHAnsi" w:eastAsiaTheme="minorEastAsia" w:hAnsiTheme="minorHAnsi" w:cstheme="minorBidi"/>
          <w:noProof/>
          <w:sz w:val="22"/>
          <w:szCs w:val="22"/>
        </w:rPr>
      </w:pPr>
      <w:hyperlink w:anchor="_Toc363223410" w:history="1">
        <w:r w:rsidR="00A361FD" w:rsidRPr="00827C58">
          <w:rPr>
            <w:rStyle w:val="Hyperlink"/>
            <w:noProof/>
          </w:rPr>
          <w:t>Figure 2 Basic Multi-layer ANN layout. The topmost layer is the output neurons. The middle layer is the hidden layer and the bottom layer is the inputs. Image taken from AI Techniques for Game Programming (Buckland, 2002)</w:t>
        </w:r>
        <w:r w:rsidR="00A361FD">
          <w:rPr>
            <w:noProof/>
            <w:webHidden/>
          </w:rPr>
          <w:tab/>
        </w:r>
        <w:r w:rsidR="00A361FD">
          <w:rPr>
            <w:noProof/>
            <w:webHidden/>
          </w:rPr>
          <w:fldChar w:fldCharType="begin"/>
        </w:r>
        <w:r w:rsidR="00A361FD">
          <w:rPr>
            <w:noProof/>
            <w:webHidden/>
          </w:rPr>
          <w:instrText xml:space="preserve"> PAGEREF _Toc363223410 \h </w:instrText>
        </w:r>
        <w:r w:rsidR="00A361FD">
          <w:rPr>
            <w:noProof/>
            <w:webHidden/>
          </w:rPr>
        </w:r>
        <w:r w:rsidR="00A361FD">
          <w:rPr>
            <w:noProof/>
            <w:webHidden/>
          </w:rPr>
          <w:fldChar w:fldCharType="separate"/>
        </w:r>
        <w:r w:rsidR="00A361FD">
          <w:rPr>
            <w:noProof/>
            <w:webHidden/>
          </w:rPr>
          <w:t>18</w:t>
        </w:r>
        <w:r w:rsidR="00A361FD">
          <w:rPr>
            <w:noProof/>
            <w:webHidden/>
          </w:rPr>
          <w:fldChar w:fldCharType="end"/>
        </w:r>
      </w:hyperlink>
    </w:p>
    <w:p w:rsidR="00A361FD" w:rsidRDefault="00CB1B2C">
      <w:pPr>
        <w:pStyle w:val="TableofFigures"/>
        <w:tabs>
          <w:tab w:val="right" w:leader="dot" w:pos="9016"/>
        </w:tabs>
        <w:rPr>
          <w:rFonts w:asciiTheme="minorHAnsi" w:eastAsiaTheme="minorEastAsia" w:hAnsiTheme="minorHAnsi" w:cstheme="minorBidi"/>
          <w:noProof/>
          <w:sz w:val="22"/>
          <w:szCs w:val="22"/>
        </w:rPr>
      </w:pPr>
      <w:hyperlink w:anchor="_Toc363223411" w:history="1">
        <w:r w:rsidR="00A361FD" w:rsidRPr="00827C58">
          <w:rPr>
            <w:rStyle w:val="Hyperlink"/>
            <w:noProof/>
          </w:rPr>
          <w:t>Figure 3: An example of how two parents combine to make a child. Image taken from (Stanley and Miikkulainen, 2002a)</w:t>
        </w:r>
        <w:r w:rsidR="00A361FD">
          <w:rPr>
            <w:noProof/>
            <w:webHidden/>
          </w:rPr>
          <w:tab/>
        </w:r>
        <w:r w:rsidR="00A361FD">
          <w:rPr>
            <w:noProof/>
            <w:webHidden/>
          </w:rPr>
          <w:fldChar w:fldCharType="begin"/>
        </w:r>
        <w:r w:rsidR="00A361FD">
          <w:rPr>
            <w:noProof/>
            <w:webHidden/>
          </w:rPr>
          <w:instrText xml:space="preserve"> PAGEREF _Toc363223411 \h </w:instrText>
        </w:r>
        <w:r w:rsidR="00A361FD">
          <w:rPr>
            <w:noProof/>
            <w:webHidden/>
          </w:rPr>
        </w:r>
        <w:r w:rsidR="00A361FD">
          <w:rPr>
            <w:noProof/>
            <w:webHidden/>
          </w:rPr>
          <w:fldChar w:fldCharType="separate"/>
        </w:r>
        <w:r w:rsidR="00A361FD">
          <w:rPr>
            <w:noProof/>
            <w:webHidden/>
          </w:rPr>
          <w:t>19</w:t>
        </w:r>
        <w:r w:rsidR="00A361FD">
          <w:rPr>
            <w:noProof/>
            <w:webHidden/>
          </w:rPr>
          <w:fldChar w:fldCharType="end"/>
        </w:r>
      </w:hyperlink>
    </w:p>
    <w:p w:rsidR="00A361FD" w:rsidRDefault="00CB1B2C">
      <w:pPr>
        <w:pStyle w:val="TableofFigures"/>
        <w:tabs>
          <w:tab w:val="right" w:leader="dot" w:pos="9016"/>
        </w:tabs>
        <w:rPr>
          <w:rFonts w:asciiTheme="minorHAnsi" w:eastAsiaTheme="minorEastAsia" w:hAnsiTheme="minorHAnsi" w:cstheme="minorBidi"/>
          <w:noProof/>
          <w:sz w:val="22"/>
          <w:szCs w:val="22"/>
        </w:rPr>
      </w:pPr>
      <w:hyperlink w:anchor="_Toc363223412" w:history="1">
        <w:r w:rsidR="00A361FD" w:rsidRPr="00827C58">
          <w:rPr>
            <w:rStyle w:val="Hyperlink"/>
            <w:noProof/>
          </w:rPr>
          <w:t>Figure 4. Prototype one featuring a bot moving about its environment. The red line shows which direction it is currently facing.</w:t>
        </w:r>
        <w:r w:rsidR="00A361FD">
          <w:rPr>
            <w:noProof/>
            <w:webHidden/>
          </w:rPr>
          <w:tab/>
        </w:r>
        <w:r w:rsidR="00A361FD">
          <w:rPr>
            <w:noProof/>
            <w:webHidden/>
          </w:rPr>
          <w:fldChar w:fldCharType="begin"/>
        </w:r>
        <w:r w:rsidR="00A361FD">
          <w:rPr>
            <w:noProof/>
            <w:webHidden/>
          </w:rPr>
          <w:instrText xml:space="preserve"> PAGEREF _Toc363223412 \h </w:instrText>
        </w:r>
        <w:r w:rsidR="00A361FD">
          <w:rPr>
            <w:noProof/>
            <w:webHidden/>
          </w:rPr>
        </w:r>
        <w:r w:rsidR="00A361FD">
          <w:rPr>
            <w:noProof/>
            <w:webHidden/>
          </w:rPr>
          <w:fldChar w:fldCharType="separate"/>
        </w:r>
        <w:r w:rsidR="00A361FD">
          <w:rPr>
            <w:noProof/>
            <w:webHidden/>
          </w:rPr>
          <w:t>32</w:t>
        </w:r>
        <w:r w:rsidR="00A361FD">
          <w:rPr>
            <w:noProof/>
            <w:webHidden/>
          </w:rPr>
          <w:fldChar w:fldCharType="end"/>
        </w:r>
      </w:hyperlink>
    </w:p>
    <w:p w:rsidR="00A361FD" w:rsidRDefault="00CB1B2C">
      <w:pPr>
        <w:pStyle w:val="TableofFigures"/>
        <w:tabs>
          <w:tab w:val="right" w:leader="dot" w:pos="9016"/>
        </w:tabs>
        <w:rPr>
          <w:rFonts w:asciiTheme="minorHAnsi" w:eastAsiaTheme="minorEastAsia" w:hAnsiTheme="minorHAnsi" w:cstheme="minorBidi"/>
          <w:noProof/>
          <w:sz w:val="22"/>
          <w:szCs w:val="22"/>
        </w:rPr>
      </w:pPr>
      <w:hyperlink w:anchor="_Toc363223413" w:history="1">
        <w:r w:rsidR="00A361FD" w:rsidRPr="00827C58">
          <w:rPr>
            <w:rStyle w:val="Hyperlink"/>
            <w:noProof/>
          </w:rPr>
          <w:t>Figure 5 Prototype two with its button to communicate with the interface.</w:t>
        </w:r>
        <w:r w:rsidR="00A361FD">
          <w:rPr>
            <w:noProof/>
            <w:webHidden/>
          </w:rPr>
          <w:tab/>
        </w:r>
        <w:r w:rsidR="00A361FD">
          <w:rPr>
            <w:noProof/>
            <w:webHidden/>
          </w:rPr>
          <w:fldChar w:fldCharType="begin"/>
        </w:r>
        <w:r w:rsidR="00A361FD">
          <w:rPr>
            <w:noProof/>
            <w:webHidden/>
          </w:rPr>
          <w:instrText xml:space="preserve"> PAGEREF _Toc363223413 \h </w:instrText>
        </w:r>
        <w:r w:rsidR="00A361FD">
          <w:rPr>
            <w:noProof/>
            <w:webHidden/>
          </w:rPr>
        </w:r>
        <w:r w:rsidR="00A361FD">
          <w:rPr>
            <w:noProof/>
            <w:webHidden/>
          </w:rPr>
          <w:fldChar w:fldCharType="separate"/>
        </w:r>
        <w:r w:rsidR="00A361FD">
          <w:rPr>
            <w:noProof/>
            <w:webHidden/>
          </w:rPr>
          <w:t>33</w:t>
        </w:r>
        <w:r w:rsidR="00A361FD">
          <w:rPr>
            <w:noProof/>
            <w:webHidden/>
          </w:rPr>
          <w:fldChar w:fldCharType="end"/>
        </w:r>
      </w:hyperlink>
    </w:p>
    <w:p w:rsidR="00A361FD" w:rsidRDefault="00CB1B2C">
      <w:pPr>
        <w:pStyle w:val="TableofFigures"/>
        <w:tabs>
          <w:tab w:val="right" w:leader="dot" w:pos="9016"/>
        </w:tabs>
        <w:rPr>
          <w:rFonts w:asciiTheme="minorHAnsi" w:eastAsiaTheme="minorEastAsia" w:hAnsiTheme="minorHAnsi" w:cstheme="minorBidi"/>
          <w:noProof/>
          <w:sz w:val="22"/>
          <w:szCs w:val="22"/>
        </w:rPr>
      </w:pPr>
      <w:hyperlink w:anchor="_Toc363223414" w:history="1">
        <w:r w:rsidR="00A361FD" w:rsidRPr="00827C58">
          <w:rPr>
            <w:rStyle w:val="Hyperlink"/>
            <w:noProof/>
          </w:rPr>
          <w:t>Figure 6 Prototype 3 that features a wander behaviour, with its random numbers being generated by the interface, The altered colours of the environment is to help the reader see it.</w:t>
        </w:r>
        <w:r w:rsidR="00A361FD">
          <w:rPr>
            <w:noProof/>
            <w:webHidden/>
          </w:rPr>
          <w:tab/>
        </w:r>
        <w:r w:rsidR="00A361FD">
          <w:rPr>
            <w:noProof/>
            <w:webHidden/>
          </w:rPr>
          <w:fldChar w:fldCharType="begin"/>
        </w:r>
        <w:r w:rsidR="00A361FD">
          <w:rPr>
            <w:noProof/>
            <w:webHidden/>
          </w:rPr>
          <w:instrText xml:space="preserve"> PAGEREF _Toc363223414 \h </w:instrText>
        </w:r>
        <w:r w:rsidR="00A361FD">
          <w:rPr>
            <w:noProof/>
            <w:webHidden/>
          </w:rPr>
        </w:r>
        <w:r w:rsidR="00A361FD">
          <w:rPr>
            <w:noProof/>
            <w:webHidden/>
          </w:rPr>
          <w:fldChar w:fldCharType="separate"/>
        </w:r>
        <w:r w:rsidR="00A361FD">
          <w:rPr>
            <w:noProof/>
            <w:webHidden/>
          </w:rPr>
          <w:t>34</w:t>
        </w:r>
        <w:r w:rsidR="00A361FD">
          <w:rPr>
            <w:noProof/>
            <w:webHidden/>
          </w:rPr>
          <w:fldChar w:fldCharType="end"/>
        </w:r>
      </w:hyperlink>
    </w:p>
    <w:p w:rsidR="00A361FD" w:rsidRDefault="00CB1B2C">
      <w:pPr>
        <w:pStyle w:val="TableofFigures"/>
        <w:tabs>
          <w:tab w:val="right" w:leader="dot" w:pos="9016"/>
        </w:tabs>
        <w:rPr>
          <w:rFonts w:asciiTheme="minorHAnsi" w:eastAsiaTheme="minorEastAsia" w:hAnsiTheme="minorHAnsi" w:cstheme="minorBidi"/>
          <w:noProof/>
          <w:sz w:val="22"/>
          <w:szCs w:val="22"/>
        </w:rPr>
      </w:pPr>
      <w:hyperlink w:anchor="_Toc363223415" w:history="1">
        <w:r w:rsidR="00A361FD" w:rsidRPr="00827C58">
          <w:rPr>
            <w:rStyle w:val="Hyperlink"/>
            <w:noProof/>
          </w:rPr>
          <w:t>Figure 7 Shown below</w:t>
        </w:r>
        <w:r w:rsidR="00A361FD">
          <w:rPr>
            <w:noProof/>
            <w:webHidden/>
          </w:rPr>
          <w:tab/>
        </w:r>
        <w:r w:rsidR="00A361FD">
          <w:rPr>
            <w:noProof/>
            <w:webHidden/>
          </w:rPr>
          <w:fldChar w:fldCharType="begin"/>
        </w:r>
        <w:r w:rsidR="00A361FD">
          <w:rPr>
            <w:noProof/>
            <w:webHidden/>
          </w:rPr>
          <w:instrText xml:space="preserve"> PAGEREF _Toc363223415 \h </w:instrText>
        </w:r>
        <w:r w:rsidR="00A361FD">
          <w:rPr>
            <w:noProof/>
            <w:webHidden/>
          </w:rPr>
        </w:r>
        <w:r w:rsidR="00A361FD">
          <w:rPr>
            <w:noProof/>
            <w:webHidden/>
          </w:rPr>
          <w:fldChar w:fldCharType="separate"/>
        </w:r>
        <w:r w:rsidR="00A361FD">
          <w:rPr>
            <w:noProof/>
            <w:webHidden/>
          </w:rPr>
          <w:t>36</w:t>
        </w:r>
        <w:r w:rsidR="00A361FD">
          <w:rPr>
            <w:noProof/>
            <w:webHidden/>
          </w:rPr>
          <w:fldChar w:fldCharType="end"/>
        </w:r>
      </w:hyperlink>
    </w:p>
    <w:p w:rsidR="001B3533" w:rsidRDefault="006B7D5F" w:rsidP="001B3533">
      <w:pPr>
        <w:spacing w:after="200" w:line="276" w:lineRule="auto"/>
        <w:jc w:val="left"/>
        <w:rPr>
          <w:rFonts w:cs="Arial"/>
          <w:b/>
          <w:bCs/>
          <w:kern w:val="32"/>
          <w:sz w:val="32"/>
          <w:szCs w:val="32"/>
        </w:rPr>
      </w:pPr>
      <w:r>
        <w:rPr>
          <w:b/>
          <w:bCs/>
          <w:noProof/>
          <w:lang w:val="en-US"/>
        </w:rPr>
        <w:fldChar w:fldCharType="end"/>
      </w:r>
      <w:r w:rsidR="001B3533">
        <w:br w:type="page"/>
      </w:r>
    </w:p>
    <w:p w:rsidR="005C5909" w:rsidRDefault="005C5909" w:rsidP="005C5909">
      <w:pPr>
        <w:pStyle w:val="Heading1"/>
      </w:pPr>
      <w:bookmarkStart w:id="10" w:name="_Toc363223374"/>
      <w:r>
        <w:lastRenderedPageBreak/>
        <w:t>Introduction</w:t>
      </w:r>
      <w:bookmarkEnd w:id="10"/>
    </w:p>
    <w:p w:rsidR="00A361FD" w:rsidRDefault="00A361FD" w:rsidP="00A361FD">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A361FD">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A361FD">
      <w:r>
        <w:t xml:space="preserve">With all the time taken to learn these things the studio cannot produce anything. This would mean that developers will lose money during this process. </w:t>
      </w:r>
    </w:p>
    <w:p w:rsidR="00A361FD" w:rsidRDefault="00A361FD" w:rsidP="00A361FD">
      <w:r>
        <w:t>Would it not be simpler to write all the code once and then use an interface to convert all the code when it is running?</w:t>
      </w:r>
    </w:p>
    <w:p w:rsidR="00A361FD" w:rsidRDefault="00A361FD" w:rsidP="00A361FD">
      <w:r>
        <w:t xml:space="preserve">This method would allow developers to write code once and then every time they change game engines, they can still use that code. </w:t>
      </w:r>
    </w:p>
    <w:p w:rsidR="00A361FD" w:rsidRDefault="00A361FD" w:rsidP="00A361FD">
      <w:pPr>
        <w:pStyle w:val="Heading2"/>
      </w:pPr>
      <w:bookmarkStart w:id="11" w:name="_Toc352672993"/>
      <w:bookmarkStart w:id="12" w:name="_Toc363223375"/>
      <w:r>
        <w:t>Motivation</w:t>
      </w:r>
      <w:bookmarkEnd w:id="11"/>
      <w:bookmarkEnd w:id="12"/>
    </w:p>
    <w:p w:rsidR="00A361FD" w:rsidRDefault="00A361FD" w:rsidP="00A361FD">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A361FD">
      <w:r>
        <w:br w:type="page"/>
      </w:r>
    </w:p>
    <w:p w:rsidR="00A361FD" w:rsidRPr="00ED3959" w:rsidRDefault="00A361FD" w:rsidP="00A361FD">
      <w:pPr>
        <w:pStyle w:val="Heading2"/>
      </w:pPr>
      <w:bookmarkStart w:id="13" w:name="_Toc352672994"/>
      <w:bookmarkStart w:id="14" w:name="_Toc363223376"/>
      <w:r w:rsidRPr="00ED3959">
        <w:lastRenderedPageBreak/>
        <w:t>Objectives</w:t>
      </w:r>
      <w:bookmarkEnd w:id="13"/>
      <w:bookmarkEnd w:id="14"/>
    </w:p>
    <w:p w:rsidR="00A361FD" w:rsidRDefault="00A361FD" w:rsidP="00A361FD">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A361FD">
      <w:pPr>
        <w:keepNext/>
      </w:pPr>
      <w:r>
        <w:rPr>
          <w:noProof/>
        </w:rPr>
        <w:drawing>
          <wp:inline distT="0" distB="0" distL="0" distR="0" wp14:anchorId="372F2162" wp14:editId="26208D69">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A361FD">
      <w:pPr>
        <w:pStyle w:val="Caption"/>
      </w:pPr>
      <w:bookmarkStart w:id="15" w:name="_Toc352633639"/>
      <w:bookmarkStart w:id="16" w:name="_Toc352671239"/>
      <w:bookmarkStart w:id="17" w:name="_Toc363223408"/>
      <w:r>
        <w:t xml:space="preserve">Figure </w:t>
      </w:r>
      <w:r w:rsidR="00CB1B2C">
        <w:fldChar w:fldCharType="begin"/>
      </w:r>
      <w:r w:rsidR="00CB1B2C">
        <w:instrText xml:space="preserve"> SEQ Figure \* ARABIC </w:instrText>
      </w:r>
      <w:r w:rsidR="00CB1B2C">
        <w:fldChar w:fldCharType="separate"/>
      </w:r>
      <w:r>
        <w:rPr>
          <w:noProof/>
        </w:rPr>
        <w:t>1</w:t>
      </w:r>
      <w:r w:rsidR="00CB1B2C">
        <w:rPr>
          <w:noProof/>
        </w:rPr>
        <w:fldChar w:fldCharType="end"/>
      </w:r>
      <w:r>
        <w:t xml:space="preserve"> Overview of the system</w:t>
      </w:r>
      <w:bookmarkEnd w:id="15"/>
      <w:bookmarkEnd w:id="16"/>
      <w:bookmarkEnd w:id="17"/>
    </w:p>
    <w:p w:rsidR="00A361FD" w:rsidRDefault="00A361FD" w:rsidP="00A361FD"/>
    <w:p w:rsidR="00A361FD" w:rsidRPr="00ED3959" w:rsidRDefault="00A361FD" w:rsidP="00A361FD">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A361FD">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A361FD">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A361FD">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A361FD">
      <w:r w:rsidRPr="00ED3959">
        <w:t xml:space="preserve">This gives the developer the ability to re-use software and it also makes the process more modular. </w:t>
      </w:r>
    </w:p>
    <w:p w:rsidR="001B3533" w:rsidRPr="001B3533" w:rsidRDefault="001B3533" w:rsidP="001B3533"/>
    <w:p w:rsidR="005C5909" w:rsidRDefault="005C5909" w:rsidP="005C5909">
      <w:pPr>
        <w:pStyle w:val="Heading1"/>
      </w:pPr>
      <w:bookmarkStart w:id="18" w:name="_Toc363223377"/>
      <w:r>
        <w:lastRenderedPageBreak/>
        <w:t>Literature Review</w:t>
      </w:r>
      <w:bookmarkEnd w:id="18"/>
    </w:p>
    <w:p w:rsidR="001B3533" w:rsidRPr="00ED3959" w:rsidRDefault="001B3533" w:rsidP="001B3533">
      <w:pPr>
        <w:pStyle w:val="Heading2"/>
      </w:pPr>
      <w:bookmarkStart w:id="19" w:name="_Ref352421347"/>
      <w:bookmarkStart w:id="20" w:name="_Ref352421352"/>
      <w:bookmarkStart w:id="21" w:name="_Toc352672996"/>
      <w:bookmarkStart w:id="22" w:name="_Toc363223378"/>
      <w:r w:rsidRPr="00ED3959">
        <w:t>Game Engines</w:t>
      </w:r>
      <w:bookmarkEnd w:id="19"/>
      <w:bookmarkEnd w:id="20"/>
      <w:bookmarkEnd w:id="21"/>
      <w:bookmarkEnd w:id="22"/>
    </w:p>
    <w:p w:rsidR="001B3533" w:rsidRPr="00ED3959" w:rsidRDefault="001B3533" w:rsidP="001B3533">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1B3533">
      <w:r w:rsidRPr="00ED3959">
        <w:t>With a wide number of game engines available for use in this project, there needs to be criteria to select the game engine that will be the most suitable for this project.</w:t>
      </w:r>
    </w:p>
    <w:p w:rsidR="001B3533" w:rsidRPr="00ED3959" w:rsidRDefault="001B3533" w:rsidP="001B3533">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1B3533">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1B3533">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1B3533">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1B3533">
      <w:r w:rsidRPr="00ED3959">
        <w:t>Based on these criteria the following game engines have been selected:</w:t>
      </w:r>
    </w:p>
    <w:p w:rsidR="001B3533" w:rsidRPr="00ED3959" w:rsidRDefault="001B3533" w:rsidP="004B7131">
      <w:pPr>
        <w:pStyle w:val="Heading3"/>
      </w:pPr>
      <w:bookmarkStart w:id="23" w:name="_Toc352672997"/>
      <w:r w:rsidRPr="00ED3959">
        <w:lastRenderedPageBreak/>
        <w:t>Unreal Engine</w:t>
      </w:r>
      <w:bookmarkEnd w:id="23"/>
    </w:p>
    <w:p w:rsidR="001B3533" w:rsidRPr="00ED3959" w:rsidRDefault="001B3533" w:rsidP="001B3533">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w:t>
      </w:r>
      <w:proofErr w:type="spellStart"/>
      <w:r w:rsidRPr="00ED3959">
        <w:t>Arkham</w:t>
      </w:r>
      <w:proofErr w:type="spellEnd"/>
      <w:r w:rsidRPr="00ED3959">
        <w:t xml:space="preserve">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 xml:space="preserve">and the </w:t>
      </w:r>
      <w:proofErr w:type="spellStart"/>
      <w:r w:rsidRPr="00ED3959">
        <w:t>BioShock</w:t>
      </w:r>
      <w:proofErr w:type="spellEnd"/>
      <w:r w:rsidRPr="00ED3959">
        <w:t xml:space="preserve">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w:t>
      </w:r>
      <w:proofErr w:type="spellStart"/>
      <w:r>
        <w:t>UnrealScript</w:t>
      </w:r>
      <w:proofErr w:type="spellEnd"/>
      <w:r>
        <w:t xml:space="preserve">.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1B3533">
      <w:pPr>
        <w:pStyle w:val="Heading3"/>
      </w:pPr>
      <w:bookmarkStart w:id="24" w:name="_Toc352672998"/>
      <w:r w:rsidRPr="00ED3959">
        <w:t>Cry-Engine</w:t>
      </w:r>
      <w:bookmarkEnd w:id="24"/>
    </w:p>
    <w:p w:rsidR="001B3533" w:rsidRPr="001A474C" w:rsidRDefault="001B3533" w:rsidP="001B3533">
      <w:r>
        <w:t xml:space="preserve">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t>
      </w:r>
      <w:proofErr w:type="gramStart"/>
      <w:r>
        <w:t>While this is a fully valid choice for this project.</w:t>
      </w:r>
      <w:proofErr w:type="gramEnd"/>
      <w:r>
        <w:t xml:space="preserve"> Having the author learn new l</w:t>
      </w:r>
      <w:r w:rsidR="001A660D">
        <w:t>anguages and a game engine is not</w:t>
      </w:r>
      <w:r>
        <w:t xml:space="preserve"> practical. Therefore this engine will be unlikely to be chosen. </w:t>
      </w:r>
    </w:p>
    <w:p w:rsidR="001B3533" w:rsidRPr="00ED3959" w:rsidRDefault="001B3533" w:rsidP="001B3533">
      <w:pPr>
        <w:pStyle w:val="Heading3"/>
      </w:pPr>
      <w:bookmarkStart w:id="25" w:name="_Toc352672999"/>
      <w:r w:rsidRPr="00ED3959">
        <w:t>Unity3D</w:t>
      </w:r>
      <w:bookmarkEnd w:id="25"/>
    </w:p>
    <w:p w:rsidR="001B3533" w:rsidRPr="00ED3959" w:rsidRDefault="001B3533" w:rsidP="001B3533">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w:t>
      </w:r>
      <w:proofErr w:type="gramStart"/>
      <w:r w:rsidRPr="00ED3959">
        <w:t>Boo</w:t>
      </w:r>
      <w:proofErr w:type="gramEnd"/>
      <w:r w:rsidRPr="00ED3959">
        <w:t xml:space="preserve"> (language based on python). All three of these languages are relatively simple to develop in. </w:t>
      </w:r>
    </w:p>
    <w:p w:rsidR="001B3533" w:rsidRPr="00ED3959" w:rsidRDefault="001B3533" w:rsidP="001B3533">
      <w:pPr>
        <w:pStyle w:val="Heading3"/>
      </w:pPr>
      <w:bookmarkStart w:id="26" w:name="_Toc352673000"/>
      <w:r w:rsidRPr="00ED3959">
        <w:t>Blender</w:t>
      </w:r>
      <w:bookmarkEnd w:id="26"/>
    </w:p>
    <w:p w:rsidR="001B3533" w:rsidRDefault="001B3533" w:rsidP="001B3533">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1B3533"/>
    <w:p w:rsidR="001B3533" w:rsidRDefault="001B3533" w:rsidP="001B3533">
      <w:pPr>
        <w:pStyle w:val="Heading3"/>
      </w:pPr>
      <w:bookmarkStart w:id="27" w:name="_Toc352673001"/>
      <w:r>
        <w:t>Writing a game engine</w:t>
      </w:r>
      <w:bookmarkEnd w:id="27"/>
    </w:p>
    <w:p w:rsidR="001B3533" w:rsidRDefault="001B3533" w:rsidP="001B3533">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1B3533">
      <w:r>
        <w:t xml:space="preserve">With all of these in mind this project is not likely to have a game engine written for it, instead it will use a pre made one. </w:t>
      </w:r>
    </w:p>
    <w:p w:rsidR="001B3533" w:rsidRDefault="001B3533" w:rsidP="001B3533"/>
    <w:p w:rsidR="001B3533" w:rsidRDefault="001B3533" w:rsidP="001B3533">
      <w:pPr>
        <w:pStyle w:val="Heading3"/>
      </w:pPr>
      <w:bookmarkStart w:id="28" w:name="_Toc352673002"/>
      <w:r>
        <w:lastRenderedPageBreak/>
        <w:t>Game Engine Conclusion</w:t>
      </w:r>
      <w:bookmarkEnd w:id="28"/>
    </w:p>
    <w:p w:rsidR="001B3533" w:rsidRPr="0067441E" w:rsidRDefault="001B3533" w:rsidP="001B3533">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1B3533">
      <w:pPr>
        <w:pStyle w:val="Heading2"/>
      </w:pPr>
      <w:bookmarkStart w:id="29" w:name="_Ref352428699"/>
      <w:bookmarkStart w:id="30" w:name="_Ref352428703"/>
      <w:bookmarkStart w:id="31" w:name="_Toc352673003"/>
      <w:bookmarkStart w:id="32" w:name="_Toc363223379"/>
      <w:r w:rsidRPr="00ED3959">
        <w:t>Current Game Standards</w:t>
      </w:r>
      <w:bookmarkEnd w:id="29"/>
      <w:bookmarkEnd w:id="30"/>
      <w:bookmarkEnd w:id="31"/>
      <w:bookmarkEnd w:id="32"/>
      <w:r w:rsidRPr="00ED3959">
        <w:t xml:space="preserve"> </w:t>
      </w:r>
    </w:p>
    <w:p w:rsidR="001B3533" w:rsidRPr="001E6B3A" w:rsidRDefault="001B3533" w:rsidP="001B3533">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1B3533">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1B3533">
      <w:r w:rsidRPr="00ED3959">
        <w:t xml:space="preserve">Currently games industry uses </w:t>
      </w:r>
      <w:proofErr w:type="spellStart"/>
      <w:r w:rsidRPr="00ED3959">
        <w:t>Pathfinding</w:t>
      </w:r>
      <w:proofErr w:type="spellEnd"/>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w:t>
      </w:r>
      <w:proofErr w:type="spellStart"/>
      <w:r>
        <w:rPr>
          <w:noProof/>
        </w:rPr>
        <w:t>Sweetser</w:t>
      </w:r>
      <w:proofErr w:type="spellEnd"/>
      <w:r>
        <w:rPr>
          <w:noProof/>
        </w:rPr>
        <w:t xml:space="preserve">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1B3533">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1B3533">
      <w:r>
        <w:t xml:space="preserve">While most modern games only take advantage of steering behaviours, state machines and A*, there have been a few commercial games that have been released with more advanced AI techniques. </w:t>
      </w:r>
    </w:p>
    <w:p w:rsidR="001B3533" w:rsidRDefault="001B3533" w:rsidP="001B3533">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w:t>
      </w:r>
      <w:proofErr w:type="spellStart"/>
      <w:r>
        <w:t>Metacritic</w:t>
      </w:r>
      <w:proofErr w:type="spellEnd"/>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1B3533">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1B3533">
      <w:pPr>
        <w:pStyle w:val="Heading2"/>
      </w:pPr>
      <w:bookmarkStart w:id="37" w:name="_Ref352421399"/>
      <w:bookmarkStart w:id="38" w:name="_Ref352421402"/>
      <w:bookmarkStart w:id="39" w:name="_Toc352673004"/>
      <w:bookmarkStart w:id="40" w:name="_Toc363223380"/>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1B3533">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1B3533">
      <w:r w:rsidRPr="00ED3959">
        <w:t xml:space="preserve">While most of these do not go on sale, they instead become freeware, they are still games. </w:t>
      </w:r>
    </w:p>
    <w:p w:rsidR="001B3533" w:rsidRDefault="001B3533" w:rsidP="001B3533">
      <w:pPr>
        <w:pStyle w:val="Heading3"/>
      </w:pPr>
      <w:bookmarkStart w:id="41" w:name="_Toc352673005"/>
      <w:r w:rsidRPr="00ED3959">
        <w:t>Galactic Arms Race</w:t>
      </w:r>
      <w:bookmarkEnd w:id="41"/>
    </w:p>
    <w:p w:rsidR="001B3533" w:rsidRPr="00CA271F" w:rsidRDefault="001B3533" w:rsidP="001B3533">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1B3533">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w:t>
      </w:r>
      <w:proofErr w:type="spellStart"/>
      <w:r>
        <w:t>cgNEAT</w:t>
      </w:r>
      <w:proofErr w:type="spellEnd"/>
      <w:r>
        <w:t xml:space="preserve"> algorithm. </w:t>
      </w:r>
    </w:p>
    <w:p w:rsidR="001B3533" w:rsidRDefault="001B3533" w:rsidP="001B3533">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1B3533">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1B3533">
      <w:r>
        <w:t xml:space="preserve">Since the player selects the weapons they want in the population then the algorithm does not have to worry about replacing members of the population. </w:t>
      </w:r>
    </w:p>
    <w:p w:rsidR="001B3533" w:rsidRDefault="001B3533" w:rsidP="001B3533">
      <w:r>
        <w:t xml:space="preserve">Therefore the project was considered a success. The project not only successfully generated content in real time but it also generated content to the player’s preference. </w:t>
      </w:r>
    </w:p>
    <w:p w:rsidR="001B3533" w:rsidRDefault="001B3533" w:rsidP="001B3533">
      <w:r>
        <w:lastRenderedPageBreak/>
        <w:t>This results in strange animations that the developers never even thought of. The figure below shows just one example of a weapon and the children it creates.</w:t>
      </w:r>
    </w:p>
    <w:p w:rsidR="001B3533" w:rsidRDefault="001B3533" w:rsidP="001B3533">
      <w:r>
        <w:rPr>
          <w:noProof/>
        </w:rPr>
        <w:drawing>
          <wp:inline distT="0" distB="0" distL="0" distR="0" wp14:anchorId="2A00A7C4" wp14:editId="7630E34A">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1B3533">
      <w:pPr>
        <w:pStyle w:val="Caption"/>
        <w:rPr>
          <w:b w:val="0"/>
          <w:color w:val="auto"/>
        </w:rPr>
      </w:pPr>
      <w:bookmarkStart w:id="42" w:name="_Toc352633640"/>
      <w:bookmarkStart w:id="43" w:name="_Toc352671240"/>
      <w:bookmarkStart w:id="44" w:name="_Toc363223409"/>
      <w:r>
        <w:t xml:space="preserve">Figure </w:t>
      </w:r>
      <w:r w:rsidR="00CB1B2C">
        <w:fldChar w:fldCharType="begin"/>
      </w:r>
      <w:r w:rsidR="00CB1B2C">
        <w:instrText xml:space="preserve"> SEQ Figure \* ARABIC </w:instrText>
      </w:r>
      <w:r w:rsidR="00CB1B2C">
        <w:fldChar w:fldCharType="separate"/>
      </w:r>
      <w:r w:rsidR="00B5770E">
        <w:rPr>
          <w:noProof/>
        </w:rPr>
        <w:t>1</w:t>
      </w:r>
      <w:r w:rsidR="00CB1B2C">
        <w:rPr>
          <w:noProof/>
        </w:rPr>
        <w:fldChar w:fldCharType="end"/>
      </w:r>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1B3533"/>
    <w:p w:rsidR="001B3533" w:rsidRDefault="001B3533" w:rsidP="001B3533">
      <w:pPr>
        <w:pStyle w:val="Heading3"/>
      </w:pPr>
      <w:bookmarkStart w:id="45" w:name="_Toc352673006"/>
      <w:r w:rsidRPr="00ED3959">
        <w:t>Nero</w:t>
      </w:r>
      <w:bookmarkEnd w:id="45"/>
    </w:p>
    <w:p w:rsidR="001B3533" w:rsidRDefault="001B3533" w:rsidP="001B3533">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1B3533">
      <w:r>
        <w:t xml:space="preserve">They use an offset of the NEAT algorithm for evolving neural networks called </w:t>
      </w:r>
      <w:proofErr w:type="spellStart"/>
      <w:r>
        <w:t>rtNEAT</w:t>
      </w:r>
      <w:proofErr w:type="spellEnd"/>
      <w:r>
        <w:t xml:space="preserve">. The NEAT algorithm will be explained in </w:t>
      </w:r>
      <w:r>
        <w:fldChar w:fldCharType="begin"/>
      </w:r>
      <w:r>
        <w:instrText xml:space="preserve"> REF _Ref351064415 \r \h </w:instrText>
      </w:r>
      <w:r>
        <w:fldChar w:fldCharType="separate"/>
      </w:r>
      <w:r>
        <w:t>3.4</w:t>
      </w:r>
      <w:r>
        <w:fldChar w:fldCharType="end"/>
      </w:r>
      <w:r>
        <w:t xml:space="preserve"> </w:t>
      </w:r>
      <w:r>
        <w:fldChar w:fldCharType="begin"/>
      </w:r>
      <w:r>
        <w:instrText xml:space="preserve"> REF _Ref351064443 \h </w:instrText>
      </w:r>
      <w:r>
        <w:fldChar w:fldCharType="separate"/>
      </w:r>
      <w:r w:rsidRPr="00ED3959">
        <w:t>Neural Networks</w:t>
      </w:r>
      <w:r>
        <w:fldChar w:fldCharType="end"/>
      </w:r>
      <w:r>
        <w:t xml:space="preserve"> in more detail. </w:t>
      </w:r>
    </w:p>
    <w:p w:rsidR="001B3533" w:rsidRDefault="001B3533" w:rsidP="001B3533">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1B3533">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1B3533">
      <w:r>
        <w:t>It i</w:t>
      </w:r>
      <w:r w:rsidR="001B3533">
        <w:t xml:space="preserve">s with these sliders that relate to the fitness of the agent. The fitness is determined by the player. </w:t>
      </w:r>
    </w:p>
    <w:p w:rsidR="001B3533" w:rsidRDefault="001B3533" w:rsidP="001B3533">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1B3533">
      <w:r>
        <w:t xml:space="preserve">With the </w:t>
      </w:r>
      <w:proofErr w:type="spellStart"/>
      <w:r>
        <w:t>rtNEAT</w:t>
      </w:r>
      <w:proofErr w:type="spellEnd"/>
      <w:r>
        <w:t xml:space="preserve">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1B3533">
      <w:pPr>
        <w:pStyle w:val="Heading3"/>
      </w:pPr>
      <w:bookmarkStart w:id="46" w:name="_Toc352673007"/>
      <w:r>
        <w:t>Conclusion</w:t>
      </w:r>
      <w:bookmarkEnd w:id="46"/>
    </w:p>
    <w:p w:rsidR="001B3533" w:rsidRPr="0093062B" w:rsidRDefault="001B3533" w:rsidP="001B3533">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1B3533"/>
    <w:p w:rsidR="001B3533" w:rsidRPr="00F27C39" w:rsidRDefault="001B3533" w:rsidP="001B3533">
      <w:r w:rsidRPr="00ED3959">
        <w:br w:type="page"/>
      </w:r>
    </w:p>
    <w:p w:rsidR="001B3533" w:rsidRPr="00ED3959" w:rsidRDefault="001B3533" w:rsidP="001B3533">
      <w:pPr>
        <w:pStyle w:val="Heading2"/>
      </w:pPr>
      <w:bookmarkStart w:id="47" w:name="_Ref351064410"/>
      <w:bookmarkStart w:id="48" w:name="_Ref351064415"/>
      <w:bookmarkStart w:id="49" w:name="_Ref351064443"/>
      <w:bookmarkStart w:id="50" w:name="_Ref351064446"/>
      <w:bookmarkStart w:id="51" w:name="_Toc352673008"/>
      <w:bookmarkStart w:id="52" w:name="_Toc363223381"/>
      <w:r w:rsidRPr="00ED3959">
        <w:lastRenderedPageBreak/>
        <w:t>Neural Networks</w:t>
      </w:r>
      <w:bookmarkEnd w:id="47"/>
      <w:bookmarkEnd w:id="48"/>
      <w:bookmarkEnd w:id="49"/>
      <w:bookmarkEnd w:id="50"/>
      <w:bookmarkEnd w:id="51"/>
      <w:bookmarkEnd w:id="52"/>
    </w:p>
    <w:p w:rsidR="001B3533" w:rsidRPr="008070AF" w:rsidRDefault="001B3533" w:rsidP="001B3533">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1B3533">
      <w:pPr>
        <w:spacing w:line="276" w:lineRule="auto"/>
      </w:pPr>
      <w:r>
        <w:t xml:space="preserve">Artificial neural networks are inspired by the brain. Simply the brain is made up of neurons and the connections between them. This is what ANN is trying to mimic. There are </w:t>
      </w:r>
      <w:proofErr w:type="gramStart"/>
      <w:r>
        <w:t>many different architectures</w:t>
      </w:r>
      <w:proofErr w:type="gramEnd"/>
      <w:r>
        <w:t xml:space="preserve"> for neural networks. Some of these will be described below</w:t>
      </w:r>
    </w:p>
    <w:p w:rsidR="001B3533" w:rsidRDefault="001B3533" w:rsidP="001B3533">
      <w:pPr>
        <w:spacing w:line="276" w:lineRule="auto"/>
      </w:pPr>
    </w:p>
    <w:p w:rsidR="001B3533" w:rsidRDefault="001B3533" w:rsidP="001B3533">
      <w:pPr>
        <w:pStyle w:val="Heading3"/>
      </w:pPr>
      <w:bookmarkStart w:id="53" w:name="_Toc352673009"/>
      <w:r>
        <w:t xml:space="preserve">Single-layer </w:t>
      </w:r>
      <w:proofErr w:type="spellStart"/>
      <w:r>
        <w:t>Feedforward</w:t>
      </w:r>
      <w:proofErr w:type="spellEnd"/>
      <w:r>
        <w:t xml:space="preserve"> Architecture</w:t>
      </w:r>
      <w:bookmarkEnd w:id="53"/>
    </w:p>
    <w:p w:rsidR="001B3533" w:rsidRPr="000F1B4C" w:rsidRDefault="001B3533" w:rsidP="009F1D01">
      <w:r>
        <w:t xml:space="preserve">Single-layered </w:t>
      </w:r>
      <w:proofErr w:type="spellStart"/>
      <w:r>
        <w:t>feedforward</w:t>
      </w:r>
      <w:proofErr w:type="spellEnd"/>
      <w:r>
        <w:t xml:space="preserve">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1B3533">
      <w:pPr>
        <w:pStyle w:val="Heading3"/>
      </w:pPr>
      <w:bookmarkStart w:id="54" w:name="_Toc352673010"/>
      <w:r>
        <w:t xml:space="preserve">Multi-layered </w:t>
      </w:r>
      <w:proofErr w:type="spellStart"/>
      <w:r>
        <w:t>Feedforward</w:t>
      </w:r>
      <w:proofErr w:type="spellEnd"/>
      <w:r>
        <w:t xml:space="preserve"> </w:t>
      </w:r>
      <w:r>
        <w:rPr>
          <w:rFonts w:cs="Times New Roman"/>
        </w:rPr>
        <w:t>Architecture</w:t>
      </w:r>
      <w:bookmarkEnd w:id="54"/>
    </w:p>
    <w:p w:rsidR="001B3533" w:rsidRDefault="001B3533" w:rsidP="001B3533">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1B3533">
      <w:pPr>
        <w:spacing w:line="276" w:lineRule="auto"/>
      </w:pPr>
    </w:p>
    <w:p w:rsidR="001B3533" w:rsidRPr="008942C9" w:rsidRDefault="001B3533" w:rsidP="001B3533">
      <w:pPr>
        <w:spacing w:line="276" w:lineRule="auto"/>
      </w:pPr>
      <w:r>
        <w:fldChar w:fldCharType="begin"/>
      </w:r>
      <w:r>
        <w:instrText xml:space="preserve"> REF _Ref351132496 \h </w:instrText>
      </w:r>
      <w:r>
        <w:fldChar w:fldCharType="separate"/>
      </w:r>
      <w:r>
        <w:t xml:space="preserve">Figure </w:t>
      </w:r>
      <w:r>
        <w:rPr>
          <w:noProof/>
        </w:rPr>
        <w:t>3</w:t>
      </w:r>
      <w:r>
        <w:fldChar w:fldCharType="end"/>
      </w:r>
      <w:r>
        <w:t xml:space="preserve"> below shows the basic layout of a multi-layer </w:t>
      </w:r>
      <w:proofErr w:type="spellStart"/>
      <w:r>
        <w:t>feedforward</w:t>
      </w:r>
      <w:proofErr w:type="spellEnd"/>
      <w:r>
        <w:t xml:space="preserve"> ANN. The inputs feed into the hidden layer. The hidden layer outputs to the output layer. Every neuron </w:t>
      </w:r>
      <w:r>
        <w:lastRenderedPageBreak/>
        <w:t xml:space="preserve">is connected to every neuron in the layer above it. Every connection also has a weight (not shown in figure). </w:t>
      </w:r>
    </w:p>
    <w:p w:rsidR="001B3533" w:rsidRDefault="001B3533" w:rsidP="001B3533">
      <w:pPr>
        <w:pStyle w:val="ListParagraph"/>
        <w:spacing w:line="276" w:lineRule="auto"/>
        <w:rPr>
          <w:rFonts w:cs="Times New Roman"/>
        </w:rPr>
      </w:pPr>
      <w:r>
        <w:rPr>
          <w:rFonts w:cs="Times New Roman"/>
          <w:noProof/>
          <w:lang w:eastAsia="en-GB"/>
        </w:rPr>
        <w:drawing>
          <wp:inline distT="0" distB="0" distL="0" distR="0" wp14:anchorId="1ADCA573" wp14:editId="1DC3DDDC">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1B3533">
      <w:pPr>
        <w:pStyle w:val="Caption"/>
        <w:rPr>
          <w:b w:val="0"/>
          <w:color w:val="auto"/>
        </w:rPr>
      </w:pPr>
      <w:bookmarkStart w:id="55" w:name="_Ref351132496"/>
      <w:bookmarkStart w:id="56" w:name="_Toc352633641"/>
      <w:bookmarkStart w:id="57" w:name="_Toc352671241"/>
      <w:bookmarkStart w:id="58" w:name="_Toc363223410"/>
      <w:r>
        <w:t xml:space="preserve">Figure </w:t>
      </w:r>
      <w:r w:rsidR="00CB1B2C">
        <w:fldChar w:fldCharType="begin"/>
      </w:r>
      <w:r w:rsidR="00CB1B2C">
        <w:instrText xml:space="preserve"> SEQ Figure \* ARABIC </w:instrText>
      </w:r>
      <w:r w:rsidR="00CB1B2C">
        <w:fldChar w:fldCharType="separate"/>
      </w:r>
      <w:proofErr w:type="gramStart"/>
      <w:r w:rsidR="00B5770E">
        <w:rPr>
          <w:noProof/>
        </w:rPr>
        <w:t>2</w:t>
      </w:r>
      <w:r w:rsidR="00CB1B2C">
        <w:rPr>
          <w:noProof/>
        </w:rPr>
        <w:fldChar w:fldCharType="end"/>
      </w:r>
      <w:bookmarkEnd w:id="55"/>
      <w:r>
        <w:t xml:space="preserve"> Basic Multi-layer ANN layout</w:t>
      </w:r>
      <w:proofErr w:type="gramEnd"/>
      <w:r>
        <w:t xml:space="preserve">.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1B3533"/>
    <w:p w:rsidR="001B3533" w:rsidRDefault="001B3533" w:rsidP="001B3533">
      <w:r>
        <w:t xml:space="preserve">The same as the architecture above, all neurons have an activation function and all connections have a weight. </w:t>
      </w:r>
    </w:p>
    <w:p w:rsidR="001B3533" w:rsidRDefault="001B3533" w:rsidP="001B3533">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1B3533"/>
    <w:p w:rsidR="001B3533" w:rsidRDefault="001B3533" w:rsidP="001B3533">
      <w:pPr>
        <w:pStyle w:val="Heading3"/>
      </w:pPr>
      <w:bookmarkStart w:id="59" w:name="_Toc352673011"/>
      <w:r>
        <w:t>NEAT algorithm</w:t>
      </w:r>
      <w:bookmarkEnd w:id="59"/>
    </w:p>
    <w:p w:rsidR="001B3533" w:rsidRDefault="001B3533" w:rsidP="001B3533">
      <w:r>
        <w:t xml:space="preserve">This algorithm was created by Ken Stanley and </w:t>
      </w:r>
      <w:proofErr w:type="spellStart"/>
      <w:r>
        <w:t>Ritso</w:t>
      </w:r>
      <w:proofErr w:type="spellEnd"/>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1B3533">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1B3533" w:rsidRPr="00691FC8" w:rsidRDefault="001B3533" w:rsidP="001B3533">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1B3533">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1B3533">
      <w:pPr>
        <w:pStyle w:val="Caption"/>
      </w:pPr>
      <w:r>
        <w:rPr>
          <w:noProof/>
          <w:lang w:eastAsia="en-GB"/>
        </w:rPr>
        <w:drawing>
          <wp:inline distT="0" distB="0" distL="0" distR="0" wp14:anchorId="2320E6D1" wp14:editId="4043B844">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1B3533">
      <w:pPr>
        <w:pStyle w:val="Caption"/>
        <w:rPr>
          <w:sz w:val="26"/>
          <w:szCs w:val="26"/>
        </w:rPr>
      </w:pPr>
      <w:bookmarkStart w:id="60" w:name="_Toc352633642"/>
      <w:bookmarkStart w:id="61" w:name="_Toc352671242"/>
      <w:bookmarkStart w:id="62" w:name="_Toc363223411"/>
      <w:r>
        <w:t xml:space="preserve">Figure </w:t>
      </w:r>
      <w:r w:rsidR="00CB1B2C">
        <w:fldChar w:fldCharType="begin"/>
      </w:r>
      <w:r w:rsidR="00CB1B2C">
        <w:instrText xml:space="preserve"> SEQ Figure \* ARABIC </w:instrText>
      </w:r>
      <w:r w:rsidR="00CB1B2C">
        <w:fldChar w:fldCharType="separate"/>
      </w:r>
      <w:r w:rsidR="00B5770E">
        <w:rPr>
          <w:noProof/>
        </w:rPr>
        <w:t>3</w:t>
      </w:r>
      <w:r w:rsidR="00CB1B2C">
        <w:rPr>
          <w:noProof/>
        </w:rPr>
        <w:fldChar w:fldCharType="end"/>
      </w:r>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r>
        <w:br w:type="page"/>
      </w:r>
    </w:p>
    <w:p w:rsidR="001B3533" w:rsidRPr="00ED3959" w:rsidRDefault="001B3533" w:rsidP="001B3533">
      <w:pPr>
        <w:pStyle w:val="Heading2"/>
      </w:pPr>
      <w:bookmarkStart w:id="63" w:name="_Toc352673012"/>
      <w:bookmarkStart w:id="64" w:name="_Toc363223382"/>
      <w:r w:rsidRPr="00ED3959">
        <w:lastRenderedPageBreak/>
        <w:t>Interfacing In-between Games</w:t>
      </w:r>
      <w:bookmarkEnd w:id="63"/>
      <w:bookmarkEnd w:id="64"/>
    </w:p>
    <w:p w:rsidR="001B3533" w:rsidRDefault="001B3533" w:rsidP="001B3533">
      <w:pPr>
        <w:pStyle w:val="Heading3"/>
      </w:pPr>
      <w:bookmarkStart w:id="65" w:name="_Toc352673013"/>
      <w:r>
        <w:t>ACI EAI</w:t>
      </w:r>
      <w:bookmarkEnd w:id="65"/>
    </w:p>
    <w:p w:rsidR="001A660D" w:rsidRDefault="001B3533" w:rsidP="001B3533">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pPr>
        <w:spacing w:after="200" w:line="276" w:lineRule="auto"/>
        <w:jc w:val="left"/>
      </w:pPr>
      <w:r>
        <w:br w:type="page"/>
      </w:r>
    </w:p>
    <w:p w:rsidR="001B3533" w:rsidRDefault="001A660D" w:rsidP="001A660D">
      <w:pPr>
        <w:pStyle w:val="Heading2"/>
      </w:pPr>
      <w:bookmarkStart w:id="66" w:name="_Toc363223383"/>
      <w:r>
        <w:lastRenderedPageBreak/>
        <w:t>Mono</w:t>
      </w:r>
      <w:bookmarkEnd w:id="66"/>
      <w:r w:rsidR="001B3533">
        <w:br w:type="page"/>
      </w:r>
    </w:p>
    <w:p w:rsidR="001B3533" w:rsidRDefault="001B3533" w:rsidP="001B3533">
      <w:pPr>
        <w:pStyle w:val="Heading2"/>
      </w:pPr>
      <w:bookmarkStart w:id="67" w:name="_Toc352673014"/>
      <w:bookmarkStart w:id="68" w:name="_Toc363223384"/>
      <w:r>
        <w:lastRenderedPageBreak/>
        <w:t>Literature Review Conclusion</w:t>
      </w:r>
      <w:bookmarkEnd w:id="67"/>
      <w:bookmarkEnd w:id="68"/>
    </w:p>
    <w:p w:rsidR="001B3533" w:rsidRDefault="001B3533" w:rsidP="001B3533">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fldChar w:fldCharType="separate"/>
      </w:r>
      <w:r w:rsidRPr="00ED3959">
        <w:t>Game Engines</w:t>
      </w:r>
      <w:r>
        <w:fldChar w:fldCharType="end"/>
      </w:r>
      <w:r>
        <w:t xml:space="preserve">. The last feature that swayed the </w:t>
      </w:r>
      <w:proofErr w:type="gramStart"/>
      <w:r>
        <w:t>authors</w:t>
      </w:r>
      <w:proofErr w:type="gramEnd"/>
      <w:r>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1B3533">
      <w:r>
        <w:t xml:space="preserve">Chapter 3.3 </w:t>
      </w:r>
      <w:r>
        <w:fldChar w:fldCharType="begin"/>
      </w:r>
      <w:r>
        <w:instrText xml:space="preserve"> REF _Ref352421402 \h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1B3533">
      <w:r>
        <w:t xml:space="preserve">Section 3.2 </w:t>
      </w:r>
      <w:r>
        <w:fldChar w:fldCharType="begin"/>
      </w:r>
      <w:r>
        <w:instrText xml:space="preserve"> REF _Ref352428703 \h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1B3533">
      <w:r>
        <w:t xml:space="preserve">Section 3.4 </w:t>
      </w:r>
      <w:r>
        <w:fldChar w:fldCharType="begin"/>
      </w:r>
      <w:r>
        <w:instrText xml:space="preserve"> REF _Ref351064410 \h </w:instrText>
      </w:r>
      <w:r>
        <w:fldChar w:fldCharType="separate"/>
      </w:r>
      <w:r w:rsidRPr="00ED3959">
        <w:t>Neural Networks</w:t>
      </w:r>
      <w:r>
        <w:fldChar w:fldCharType="end"/>
      </w:r>
      <w:r>
        <w:t xml:space="preserve"> discussed the basics of a neural network. A simple multi-layer </w:t>
      </w:r>
      <w:proofErr w:type="spellStart"/>
      <w:r>
        <w:t>feedforward</w:t>
      </w:r>
      <w:proofErr w:type="spellEnd"/>
      <w:r>
        <w:t xml:space="preserve">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1B3533">
      <w:pPr>
        <w:spacing w:line="276" w:lineRule="auto"/>
      </w:pPr>
      <w:r>
        <w:br w:type="page"/>
      </w:r>
    </w:p>
    <w:p w:rsidR="001B3533" w:rsidRDefault="001B3533" w:rsidP="001B3533">
      <w:pPr>
        <w:pStyle w:val="Heading1"/>
      </w:pPr>
      <w:bookmarkStart w:id="69" w:name="_Toc363223385"/>
      <w:r>
        <w:lastRenderedPageBreak/>
        <w:t>Methodology</w:t>
      </w:r>
      <w:bookmarkEnd w:id="69"/>
    </w:p>
    <w:p w:rsidR="00581E4F" w:rsidRDefault="00581E4F" w:rsidP="00581E4F">
      <w:pPr>
        <w:pStyle w:val="Heading2"/>
      </w:pPr>
      <w:bookmarkStart w:id="70" w:name="_Toc363223386"/>
      <w:r>
        <w:t>Overview of the system</w:t>
      </w:r>
      <w:bookmarkEnd w:id="70"/>
    </w:p>
    <w:p w:rsidR="00581E4F" w:rsidRDefault="00581E4F" w:rsidP="00581E4F">
      <w:r>
        <w:t>The system being developed will contain 3 separate applications that will communicate</w:t>
      </w:r>
      <w:r w:rsidR="00876B70">
        <w:t xml:space="preserve"> with each other. The three applications are a game engine, an interface and lastly an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581E4F">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B4549A" w:rsidRDefault="00B4549A" w:rsidP="00581E4F">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1A660D" w:rsidRPr="00581E4F" w:rsidRDefault="001A660D" w:rsidP="00581E4F"/>
    <w:p w:rsidR="001B3533" w:rsidRDefault="001B3533" w:rsidP="001B3533">
      <w:pPr>
        <w:pStyle w:val="Heading2"/>
      </w:pPr>
      <w:bookmarkStart w:id="71" w:name="_Toc363223387"/>
      <w:r>
        <w:t>Prototype Method</w:t>
      </w:r>
      <w:bookmarkEnd w:id="71"/>
    </w:p>
    <w:p w:rsidR="004B7131" w:rsidRDefault="004B7131" w:rsidP="001B3533">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147EC3" w:rsidRDefault="00B4549A" w:rsidP="001B3533">
      <w:r>
        <w:lastRenderedPageBreak/>
        <w:t xml:space="preserve">This allows the larger product to be split into smaller simpler pieces that are built up until they are the final product. </w:t>
      </w:r>
    </w:p>
    <w:p w:rsidR="003D18F2" w:rsidRDefault="003D18F2">
      <w:pPr>
        <w:spacing w:after="200" w:line="276" w:lineRule="auto"/>
        <w:jc w:val="left"/>
        <w:rPr>
          <w:rFonts w:cs="Arial"/>
          <w:b/>
          <w:bCs/>
          <w:iCs/>
          <w:kern w:val="32"/>
          <w:sz w:val="26"/>
          <w:szCs w:val="26"/>
        </w:rPr>
      </w:pPr>
      <w:r>
        <w:br w:type="page"/>
      </w:r>
    </w:p>
    <w:p w:rsidR="004B7131" w:rsidRDefault="004B7131" w:rsidP="006917F9">
      <w:pPr>
        <w:pStyle w:val="Heading3"/>
      </w:pPr>
      <w:r>
        <w:lastRenderedPageBreak/>
        <w:t>Prototype One</w:t>
      </w:r>
    </w:p>
    <w:p w:rsidR="00390ADE" w:rsidRPr="00390ADE" w:rsidRDefault="00390ADE" w:rsidP="00390ADE">
      <w:r>
        <w:t xml:space="preserve">Prototype one will not feature the interface. Instead it will be built within the game engine. This will feature a single bot within an environment that will move around using the wander steering behaviour. The bot moves forward at a constant speed but a random amount of rotation is added to it. The amount of rotation is limited to a specific range, -10 to 10, to give a more fluid behaviour. If the </w:t>
      </w:r>
      <w:r w:rsidR="008D3865">
        <w:t>rotation values were larger</w:t>
      </w:r>
      <w:r>
        <w:t xml:space="preserve"> the bot could move around extremely jerky. </w:t>
      </w:r>
      <w:r w:rsidR="008D3865">
        <w:t xml:space="preserve">These values are a product of trial an error. </w:t>
      </w:r>
      <w:r w:rsidR="00E5635B">
        <w:t xml:space="preserve">The reason the minimum is a negative value is due to the fact that the bot must be able to rotate left, not just right. If the minimum value was limited to 0 then the bot would only move forward or right. </w:t>
      </w:r>
      <w:r w:rsidR="000B67DB">
        <w:t>The random numbers generated for the behaviour are gener</w:t>
      </w:r>
      <w:r w:rsidR="00B71B46">
        <w:t>ated by the game engine itself.</w:t>
      </w:r>
    </w:p>
    <w:p w:rsidR="003D18F2" w:rsidRDefault="003D18F2" w:rsidP="00C84450">
      <w:pPr>
        <w:pStyle w:val="Caption"/>
        <w:rPr>
          <w:b w:val="0"/>
          <w:bCs w:val="0"/>
          <w:iCs/>
          <w:kern w:val="32"/>
          <w:sz w:val="26"/>
          <w:szCs w:val="26"/>
        </w:rPr>
      </w:pPr>
      <w:r>
        <w:br w:type="page"/>
      </w:r>
    </w:p>
    <w:p w:rsidR="004B7131" w:rsidRDefault="004B7131" w:rsidP="006917F9">
      <w:pPr>
        <w:pStyle w:val="Heading3"/>
      </w:pPr>
      <w:r>
        <w:lastRenderedPageBreak/>
        <w:t>Prototype Two</w:t>
      </w:r>
    </w:p>
    <w:p w:rsidR="00CE7903" w:rsidRDefault="00CE7903" w:rsidP="00CE7903">
      <w:r>
        <w:t>Prototype Two</w:t>
      </w:r>
      <w:r w:rsidR="0076616B">
        <w:t xml:space="preserve"> will be the first prototype that will feature the interface. This prototype will have basic interaction between the game engine and the interface. This is to test if communication is possible between the two. </w:t>
      </w:r>
      <w:r w:rsidR="00FA59E9">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4B7131" w:rsidRDefault="004B7131" w:rsidP="006917F9"/>
    <w:p w:rsidR="00B22682" w:rsidRPr="00B22682" w:rsidRDefault="003D18F2" w:rsidP="00B22682">
      <w:pPr>
        <w:rPr>
          <w:lang w:eastAsia="en-US"/>
        </w:rPr>
      </w:pPr>
      <w:r>
        <w:br w:type="page"/>
      </w:r>
    </w:p>
    <w:p w:rsidR="004B7131" w:rsidRDefault="004B7131" w:rsidP="006917F9">
      <w:pPr>
        <w:pStyle w:val="Heading3"/>
      </w:pPr>
      <w:r>
        <w:lastRenderedPageBreak/>
        <w:t>Prototype Three</w:t>
      </w:r>
    </w:p>
    <w:p w:rsidR="004B7131" w:rsidRDefault="00FF6DAD" w:rsidP="006917F9">
      <w: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rate is 30 frames per second. Therefore the interface must receive this function call, process the data and return a value before the next frame happens. </w:t>
      </w:r>
    </w:p>
    <w:p w:rsidR="004B7131" w:rsidRDefault="004B7131" w:rsidP="006917F9">
      <w:pPr>
        <w:pStyle w:val="Heading3"/>
      </w:pPr>
      <w:r>
        <w:t>Prototype Four</w:t>
      </w:r>
    </w:p>
    <w:p w:rsidR="002E2373" w:rsidRDefault="002E2373" w:rsidP="002E2373">
      <w:r>
        <w:t xml:space="preserve">This prototype will use an artificial neural network to control the bot within the environment. The ANN will be stored within the </w:t>
      </w:r>
      <w:r w:rsidR="0028571F">
        <w:t xml:space="preserve">interface and it will be run in synchronisation with the game engine. </w:t>
      </w:r>
    </w:p>
    <w:p w:rsidR="003D1CB4" w:rsidRDefault="003D1CB4" w:rsidP="002E2373"/>
    <w:p w:rsidR="003D1CB4" w:rsidRDefault="003D1CB4" w:rsidP="003D1CB4">
      <w:pPr>
        <w:pStyle w:val="Heading4"/>
      </w:pPr>
      <w:r>
        <w:t>Need for a delay</w:t>
      </w:r>
    </w:p>
    <w:p w:rsidR="00886FD2" w:rsidRPr="00886FD2" w:rsidRDefault="00886FD2" w:rsidP="00886FD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w:t>
      </w:r>
      <w:proofErr w:type="gramStart"/>
      <w:r w:rsidR="00D21A56">
        <w:t>an if</w:t>
      </w:r>
      <w:proofErr w:type="gramEnd"/>
      <w:r w:rsidR="00D21A56">
        <w:t xml:space="preserve">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Pr="00B22682" w:rsidRDefault="00B22682" w:rsidP="00B22682"/>
    <w:p w:rsidR="00FF6DAD" w:rsidRDefault="00FF6DAD" w:rsidP="00FF6DAD">
      <w:pPr>
        <w:pStyle w:val="Heading4"/>
      </w:pPr>
      <w:r>
        <w:t>Level One</w:t>
      </w:r>
    </w:p>
    <w:p w:rsidR="00FF6DAD" w:rsidRDefault="00E32EDA" w:rsidP="00FF6DAD">
      <w:r>
        <w:t xml:space="preserve">Level one will feature the bot learning through the ANN to follow another bot using the wander behaviour. This shows that the interface and ANN combination can be used co-operatively between bots. </w:t>
      </w:r>
      <w:r w:rsidR="0079188D">
        <w:t xml:space="preserve">The evaluation of this is how long the bot faces the player. </w:t>
      </w:r>
    </w:p>
    <w:p w:rsidR="00A36CAA" w:rsidRDefault="00010360" w:rsidP="00FF6DAD">
      <w:r>
        <w:t xml:space="preserve">The environment contains two objects, the bot that will be controlled by the ANN and another bot, that is controlled either by a human player or that is controlled by </w:t>
      </w:r>
      <w:proofErr w:type="gramStart"/>
      <w:r>
        <w:t>a wander</w:t>
      </w:r>
      <w:proofErr w:type="gramEnd"/>
      <w:r>
        <w:t xml:space="preserve">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w:t>
      </w:r>
      <w:proofErr w:type="spellStart"/>
      <w:r w:rsidR="00B44182">
        <w:t>Raycasting</w:t>
      </w:r>
      <w:proofErr w:type="spellEnd"/>
      <w:r w:rsidR="00B44182">
        <w:t xml:space="preserve"> involves firing a beam from the object and when it hits something it returns it. So if the ANN bot is directly facing the other bot then the bot would know it is facing it. </w:t>
      </w:r>
    </w:p>
    <w:p w:rsidR="00A36CAA" w:rsidRDefault="00A36CAA" w:rsidP="00FF6DAD">
      <w:r>
        <w:t xml:space="preserve">Therefore the fitness of the bot will depend upon how much the bot looks directly at the wandering bot. </w:t>
      </w:r>
    </w:p>
    <w:p w:rsidR="00E3777B" w:rsidRDefault="00E3777B" w:rsidP="00FF6DAD"/>
    <w:p w:rsidR="00E3777B" w:rsidRDefault="00E3777B" w:rsidP="00FF6DAD"/>
    <w:p w:rsidR="00E85FD8" w:rsidRDefault="00E85FD8">
      <w:pPr>
        <w:spacing w:after="200" w:line="276" w:lineRule="auto"/>
        <w:jc w:val="left"/>
        <w:rPr>
          <w:rFonts w:cs="Arial"/>
          <w:iCs/>
          <w:kern w:val="32"/>
          <w:szCs w:val="28"/>
        </w:rPr>
      </w:pPr>
      <w:r>
        <w:br w:type="page"/>
      </w:r>
    </w:p>
    <w:p w:rsidR="00FF6DAD" w:rsidRDefault="00FF6DAD" w:rsidP="00FF6DAD">
      <w:pPr>
        <w:pStyle w:val="Heading4"/>
      </w:pPr>
      <w:r>
        <w:lastRenderedPageBreak/>
        <w:t>Level Two</w:t>
      </w:r>
    </w:p>
    <w:p w:rsidR="004B7131" w:rsidRDefault="00E32EDA" w:rsidP="006917F9">
      <w:r>
        <w:t>Level two demonstrates that the ANN can be used competitively against another bot. The environment is full of object</w:t>
      </w:r>
      <w:r w:rsidR="008C146B">
        <w:t>s</w:t>
      </w:r>
      <w:r w:rsidR="0079188D">
        <w:t xml:space="preserve"> that the bot must collect. The behaviour of the bot again is controlled by an ANN. The difference is that the evaluation of the neural network is dependent upon how many items that the bot picks up. </w:t>
      </w:r>
    </w:p>
    <w:p w:rsidR="003D18F2" w:rsidRDefault="0059070D">
      <w:pPr>
        <w:spacing w:after="200" w:line="276" w:lineRule="auto"/>
        <w:jc w:val="left"/>
        <w:rPr>
          <w:rFonts w:cs="Arial"/>
          <w:b/>
          <w:bCs/>
          <w:iCs/>
          <w:kern w:val="32"/>
          <w:sz w:val="26"/>
          <w:szCs w:val="26"/>
        </w:rPr>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w:t>
      </w:r>
      <w:proofErr w:type="spellStart"/>
      <w:r w:rsidR="00374B95">
        <w:t>raycasting</w:t>
      </w:r>
      <w:proofErr w:type="spellEnd"/>
      <w:r w:rsidR="00374B95">
        <w:t xml:space="preserve">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r w:rsidR="003D18F2">
        <w:br w:type="page"/>
      </w:r>
    </w:p>
    <w:p w:rsidR="004B7131" w:rsidRDefault="004B7131" w:rsidP="006917F9">
      <w:pPr>
        <w:pStyle w:val="Heading3"/>
      </w:pPr>
      <w:r>
        <w:lastRenderedPageBreak/>
        <w:t>Final Product</w:t>
      </w:r>
    </w:p>
    <w:p w:rsidR="004B7131" w:rsidRDefault="00C059A0" w:rsidP="004B7131">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4B7131"/>
    <w:p w:rsidR="003D18F2" w:rsidRDefault="003D18F2">
      <w:pPr>
        <w:spacing w:after="200" w:line="276" w:lineRule="auto"/>
        <w:jc w:val="left"/>
        <w:rPr>
          <w:rFonts w:cs="Arial"/>
          <w:b/>
          <w:iCs/>
          <w:kern w:val="32"/>
          <w:sz w:val="28"/>
          <w:szCs w:val="28"/>
        </w:rPr>
      </w:pPr>
      <w:r>
        <w:br w:type="page"/>
      </w:r>
    </w:p>
    <w:p w:rsidR="006917F9" w:rsidRDefault="006917F9" w:rsidP="006917F9">
      <w:pPr>
        <w:pStyle w:val="Heading2"/>
      </w:pPr>
      <w:bookmarkStart w:id="72" w:name="_Toc363223388"/>
      <w:r>
        <w:lastRenderedPageBreak/>
        <w:t>Tutorial</w:t>
      </w:r>
      <w:bookmarkEnd w:id="72"/>
      <w:r>
        <w:t xml:space="preserve"> </w:t>
      </w:r>
    </w:p>
    <w:p w:rsidR="006917F9" w:rsidRDefault="006917F9" w:rsidP="006917F9">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6917F9">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4B7131"/>
    <w:p w:rsidR="001B3533" w:rsidRDefault="001B3533" w:rsidP="004B7131">
      <w:pPr>
        <w:pStyle w:val="Heading2"/>
      </w:pPr>
      <w:r>
        <w:br w:type="page"/>
      </w:r>
    </w:p>
    <w:p w:rsidR="005C5909" w:rsidRDefault="005C5909" w:rsidP="005C5909">
      <w:pPr>
        <w:pStyle w:val="Heading1"/>
      </w:pPr>
      <w:bookmarkStart w:id="73" w:name="_Toc363223389"/>
      <w:r>
        <w:lastRenderedPageBreak/>
        <w:t>Results</w:t>
      </w:r>
      <w:bookmarkEnd w:id="73"/>
    </w:p>
    <w:p w:rsidR="000E1638" w:rsidRDefault="000E1638" w:rsidP="000E1638">
      <w:pPr>
        <w:pStyle w:val="Heading2"/>
      </w:pPr>
      <w:bookmarkStart w:id="74" w:name="_Toc363223390"/>
      <w:r>
        <w:t>Prototype One</w:t>
      </w:r>
      <w:bookmarkEnd w:id="74"/>
    </w:p>
    <w:p w:rsidR="000E1638" w:rsidRDefault="000E1638" w:rsidP="000E1638">
      <w:r>
        <w:t xml:space="preserve">Prototype one was a full success. The wander behaviour was correctly written with correct parameters. </w:t>
      </w:r>
      <w:r w:rsidR="00CF0939">
        <w:t>The bot wanders about the environment completely at random.</w:t>
      </w:r>
      <w:r w:rsidR="00232EA1">
        <w:t xml:space="preserve"> The only difficulty was stopping the bot from exiting the environment, which was easily fixed by putting a collider on every object it might collide with and by putting a </w:t>
      </w:r>
      <w:proofErr w:type="spellStart"/>
      <w:r w:rsidR="00232EA1">
        <w:t>rigidbody</w:t>
      </w:r>
      <w:proofErr w:type="spellEnd"/>
      <w:r w:rsidR="00232EA1">
        <w:t xml:space="preserve"> on the bot. A </w:t>
      </w:r>
      <w:proofErr w:type="spellStart"/>
      <w:r w:rsidR="00232EA1">
        <w:t>rigidbody</w:t>
      </w:r>
      <w:proofErr w:type="spellEnd"/>
      <w:r w:rsidR="00232EA1">
        <w:t xml:space="preserve"> is part of the physics engine within Unity. This removed the bots ability to move through the walls. Also another problem was restricting the bot to rotate only on one axis. This was also solved with the </w:t>
      </w:r>
      <w:proofErr w:type="spellStart"/>
      <w:r w:rsidR="00232EA1">
        <w:t>rigidbody</w:t>
      </w:r>
      <w:proofErr w:type="spellEnd"/>
      <w:r w:rsidR="00232EA1">
        <w:t xml:space="preserve"> as it allows for certain to be frozen and not change.</w:t>
      </w:r>
      <w:r w:rsidR="00A96C9E">
        <w:t xml:space="preserve"> </w:t>
      </w:r>
    </w:p>
    <w:p w:rsidR="00A96C9E" w:rsidRDefault="00A96C9E" w:rsidP="000E1638">
      <w:r>
        <w:t xml:space="preserve">Also the </w:t>
      </w:r>
      <w:proofErr w:type="spellStart"/>
      <w:r>
        <w:t>raycast</w:t>
      </w:r>
      <w:proofErr w:type="spellEnd"/>
      <w:r>
        <w:t xml:space="preserve"> was added at this part of the project solely because the author wanted to know that the bots x and z axis had definitely frozen and would not alter.</w:t>
      </w:r>
    </w:p>
    <w:p w:rsidR="00FF4EE6" w:rsidRDefault="00FF4EE6" w:rsidP="00FF4EE6">
      <w:r>
        <w:rPr>
          <w:noProof/>
        </w:rPr>
        <w:drawing>
          <wp:inline distT="0" distB="0" distL="0" distR="0" wp14:anchorId="7FC0240C" wp14:editId="0933CFA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FF4EE6" w:rsidRDefault="00B5770E" w:rsidP="00B5770E">
      <w:pPr>
        <w:pStyle w:val="Caption"/>
      </w:pPr>
      <w:bookmarkStart w:id="75" w:name="_Toc363223412"/>
      <w:proofErr w:type="gramStart"/>
      <w:r>
        <w:t xml:space="preserve">Figure </w:t>
      </w:r>
      <w:r w:rsidR="00CB1B2C">
        <w:fldChar w:fldCharType="begin"/>
      </w:r>
      <w:r w:rsidR="00CB1B2C">
        <w:instrText xml:space="preserve"> SEQ Figure \* ARABIC </w:instrText>
      </w:r>
      <w:r w:rsidR="00CB1B2C">
        <w:fldChar w:fldCharType="separate"/>
      </w:r>
      <w:r>
        <w:rPr>
          <w:noProof/>
        </w:rPr>
        <w:t>4</w:t>
      </w:r>
      <w:r w:rsidR="00CB1B2C">
        <w:rPr>
          <w:noProof/>
        </w:rPr>
        <w:fldChar w:fldCharType="end"/>
      </w:r>
      <w:r>
        <w:t>.</w:t>
      </w:r>
      <w:proofErr w:type="gramEnd"/>
      <w:r>
        <w:t xml:space="preserve"> </w:t>
      </w:r>
      <w:proofErr w:type="gramStart"/>
      <w:r>
        <w:t>Prototype one featuring a bot moving about its environment.</w:t>
      </w:r>
      <w:proofErr w:type="gramEnd"/>
      <w:r>
        <w:t xml:space="preserve"> The red line shows which direction it is currently facing.</w:t>
      </w:r>
      <w:bookmarkEnd w:id="75"/>
    </w:p>
    <w:p w:rsidR="00E85FD8" w:rsidRDefault="00E85FD8">
      <w:pPr>
        <w:spacing w:after="200" w:line="276" w:lineRule="auto"/>
        <w:jc w:val="left"/>
        <w:rPr>
          <w:rFonts w:cs="Arial"/>
          <w:b/>
          <w:iCs/>
          <w:kern w:val="32"/>
          <w:sz w:val="28"/>
          <w:szCs w:val="28"/>
        </w:rPr>
      </w:pPr>
      <w:r>
        <w:br w:type="page"/>
      </w:r>
    </w:p>
    <w:p w:rsidR="000E1638" w:rsidRDefault="000E1638" w:rsidP="000E1638">
      <w:pPr>
        <w:pStyle w:val="Heading2"/>
      </w:pPr>
      <w:bookmarkStart w:id="76" w:name="_Toc363223391"/>
      <w:r>
        <w:lastRenderedPageBreak/>
        <w:t>Prototype Two</w:t>
      </w:r>
      <w:bookmarkEnd w:id="76"/>
    </w:p>
    <w:p w:rsidR="0003753A" w:rsidRDefault="0003753A" w:rsidP="000E1638">
      <w:r>
        <w:t>Prototype two featured a few differences from the original plan but that was low level pref</w:t>
      </w:r>
      <w:r w:rsidR="00233A96">
        <w:t xml:space="preserve">erences. Overall in the end the prototype is exactly that was described in the methodology. </w:t>
      </w:r>
    </w:p>
    <w:p w:rsidR="0003753A" w:rsidRDefault="0003753A" w:rsidP="0003753A">
      <w:pPr>
        <w:pStyle w:val="Heading3"/>
      </w:pPr>
      <w:r>
        <w:t xml:space="preserve">WCF </w:t>
      </w:r>
      <w:proofErr w:type="spellStart"/>
      <w:r>
        <w:t>vs</w:t>
      </w:r>
      <w:proofErr w:type="spellEnd"/>
      <w:r>
        <w:t xml:space="preserve"> ASMX</w:t>
      </w:r>
    </w:p>
    <w:p w:rsidR="0003753A" w:rsidRDefault="0003753A" w:rsidP="0003753A">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 only became apparent during the creation of this prototype. </w:t>
      </w:r>
    </w:p>
    <w:p w:rsidR="00B5770E" w:rsidRPr="00147EC3" w:rsidRDefault="00B5770E" w:rsidP="0003753A">
      <w:r>
        <w:t xml:space="preserve">Overall this prototype achieved what it aimed to be, it establishes a connection to the server, aka the interface, and then deals with its returned data. </w:t>
      </w:r>
      <w:r w:rsidR="00FD56C7">
        <w:t xml:space="preserve">The interface was very straightforward in development in that this is a simple </w:t>
      </w:r>
      <w:proofErr w:type="gramStart"/>
      <w:r w:rsidR="00FD56C7">
        <w:t>function,</w:t>
      </w:r>
      <w:proofErr w:type="gramEnd"/>
      <w:r w:rsidR="00FD56C7">
        <w:t xml:space="preserve"> the only challenge was setting up the server and learning how to generate necessary files.</w:t>
      </w:r>
    </w:p>
    <w:p w:rsidR="000E1638" w:rsidRDefault="000E1638" w:rsidP="000E1638">
      <w:r>
        <w:t xml:space="preserve"> </w:t>
      </w:r>
    </w:p>
    <w:p w:rsidR="00FF4EE6" w:rsidRDefault="00FF4EE6" w:rsidP="00FF4EE6">
      <w:pPr>
        <w:spacing w:after="200" w:line="276" w:lineRule="auto"/>
        <w:jc w:val="left"/>
      </w:pPr>
      <w:r>
        <w:rPr>
          <w:noProof/>
        </w:rPr>
        <w:drawing>
          <wp:inline distT="0" distB="0" distL="0" distR="0" wp14:anchorId="1C0C4BFB" wp14:editId="1ECB974E">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FF4EE6" w:rsidRDefault="00FF4EE6" w:rsidP="00FF4EE6">
      <w:pPr>
        <w:pStyle w:val="Caption"/>
      </w:pPr>
      <w:bookmarkStart w:id="77" w:name="_Toc363223413"/>
      <w:r>
        <w:t xml:space="preserve">Figure </w:t>
      </w:r>
      <w:r w:rsidR="00CB1B2C">
        <w:fldChar w:fldCharType="begin"/>
      </w:r>
      <w:r w:rsidR="00CB1B2C">
        <w:instrText xml:space="preserve"> SEQ Figure \* ARABIC </w:instrText>
      </w:r>
      <w:r w:rsidR="00CB1B2C">
        <w:fldChar w:fldCharType="separate"/>
      </w:r>
      <w:r w:rsidR="00B5770E">
        <w:rPr>
          <w:noProof/>
        </w:rPr>
        <w:t>5</w:t>
      </w:r>
      <w:r w:rsidR="00CB1B2C">
        <w:rPr>
          <w:noProof/>
        </w:rPr>
        <w:fldChar w:fldCharType="end"/>
      </w:r>
      <w:r>
        <w:t xml:space="preserve"> Prototype two with its button to communicate with the interface.</w:t>
      </w:r>
      <w:bookmarkEnd w:id="77"/>
      <w:r>
        <w:t xml:space="preserve"> </w:t>
      </w:r>
    </w:p>
    <w:p w:rsidR="000E1638" w:rsidRDefault="000E1638" w:rsidP="00C2353B">
      <w:pPr>
        <w:pStyle w:val="Heading2"/>
      </w:pPr>
      <w:bookmarkStart w:id="78" w:name="_Toc363223392"/>
      <w:r>
        <w:lastRenderedPageBreak/>
        <w:t>Prototype Three</w:t>
      </w:r>
      <w:bookmarkEnd w:id="78"/>
    </w:p>
    <w:p w:rsidR="000E1638" w:rsidRDefault="000E1638" w:rsidP="000E1638">
      <w:r>
        <w:t xml:space="preserve">Prototype three was a success. There was a slight change of plans when I could not get a second server up. One server would act as the interface, the other being the </w:t>
      </w:r>
      <w:r w:rsidR="001E36DE">
        <w:t xml:space="preserve">code that should run. The two servers should communicate with each other and should return a product to the game. But this was difficult to achieve. Therefore the code was integrated into the interface. </w:t>
      </w:r>
    </w:p>
    <w:p w:rsidR="00A34FD9" w:rsidRDefault="00A34FD9" w:rsidP="000E1638">
      <w:r>
        <w:t xml:space="preserve">The results for prototype three were positive. While the second server was not achieved at this time, the code was written inside the interface. </w:t>
      </w:r>
    </w:p>
    <w:p w:rsidR="00917992" w:rsidRDefault="00A34FD9" w:rsidP="000E1638">
      <w:r>
        <w:t xml:space="preserve">This differs from the original plan in that the code that would control the bot now is located within the interface, rather than being in a separate application. </w:t>
      </w:r>
      <w:r w:rsidR="00632011">
        <w:t xml:space="preserve">Since the original idea proved not to be possible, or extremely difficult, this approach was chosen. </w:t>
      </w:r>
      <w:r w:rsidR="003402E7">
        <w:t xml:space="preserve">But this prototype ended up doing what it was originally supposed to be, a bot that moves around the environment </w:t>
      </w:r>
      <w:r w:rsidR="00917992">
        <w:t>using the</w:t>
      </w:r>
      <w:r w:rsidR="003402E7">
        <w:t xml:space="preserve"> wander behaviour, with the interface gene</w:t>
      </w:r>
      <w:r w:rsidR="00164ED1">
        <w:t>rating the random values for this</w:t>
      </w:r>
      <w:r w:rsidR="003402E7">
        <w:t xml:space="preserve"> behaviour. </w:t>
      </w:r>
    </w:p>
    <w:p w:rsidR="0003753A" w:rsidRDefault="00917992" w:rsidP="000E1638">
      <w:r>
        <w:t>The interface appeared to keep up with the game engines 30 frames per second rate. There was a little jittering but that was due to the computer it was running on and the tasks that it was also doing at the time.</w:t>
      </w:r>
    </w:p>
    <w:p w:rsidR="006B4DDB" w:rsidRDefault="006B4DDB" w:rsidP="006B4DDB">
      <w:pPr>
        <w:keepNext/>
        <w:spacing w:after="200" w:line="276" w:lineRule="auto"/>
        <w:jc w:val="left"/>
      </w:pPr>
      <w:r>
        <w:rPr>
          <w:noProof/>
        </w:rPr>
        <w:drawing>
          <wp:inline distT="0" distB="0" distL="0" distR="0" wp14:anchorId="787229B1" wp14:editId="4EB655D9">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6B4DDB" w:rsidRPr="00917992" w:rsidRDefault="006B4DDB" w:rsidP="00917992">
      <w:pPr>
        <w:pStyle w:val="Caption"/>
      </w:pPr>
      <w:bookmarkStart w:id="79" w:name="_Toc363223414"/>
      <w:r>
        <w:t xml:space="preserve">Figure </w:t>
      </w:r>
      <w:r w:rsidR="00CB1B2C">
        <w:fldChar w:fldCharType="begin"/>
      </w:r>
      <w:r w:rsidR="00CB1B2C">
        <w:instrText xml:space="preserve"> SEQ Figure \* ARABIC </w:instrText>
      </w:r>
      <w:r w:rsidR="00CB1B2C">
        <w:fldChar w:fldCharType="separate"/>
      </w:r>
      <w:r w:rsidR="00B5770E">
        <w:rPr>
          <w:noProof/>
        </w:rPr>
        <w:t>6</w:t>
      </w:r>
      <w:r w:rsidR="00CB1B2C">
        <w:rPr>
          <w:noProof/>
        </w:rPr>
        <w:fldChar w:fldCharType="end"/>
      </w:r>
      <w:r>
        <w:t xml:space="preserve"> Prototype 3 that features </w:t>
      </w:r>
      <w:proofErr w:type="gramStart"/>
      <w:r>
        <w:t>a wander</w:t>
      </w:r>
      <w:proofErr w:type="gramEnd"/>
      <w:r>
        <w:t xml:space="preserve"> behaviour, with its random numbers being generated by the interface, The altered colours of the environment is to help the reader see it.</w:t>
      </w:r>
      <w:bookmarkEnd w:id="79"/>
      <w:r>
        <w:t xml:space="preserve"> </w:t>
      </w:r>
    </w:p>
    <w:p w:rsidR="000E1638" w:rsidRDefault="000E1638" w:rsidP="000E1638">
      <w:pPr>
        <w:pStyle w:val="Heading2"/>
      </w:pPr>
      <w:bookmarkStart w:id="80" w:name="_Toc363223393"/>
      <w:r>
        <w:lastRenderedPageBreak/>
        <w:t>Prototype Four</w:t>
      </w:r>
      <w:bookmarkEnd w:id="80"/>
    </w:p>
    <w:p w:rsidR="001E36DE" w:rsidRDefault="001E36DE" w:rsidP="001E36DE">
      <w:r>
        <w:t xml:space="preserve">Prototype four was very difficult to achieve. Similarly to prototype three the original plan was to have a separate server holding the code that deals with the </w:t>
      </w:r>
      <w:r w:rsidR="00013E6B">
        <w:t xml:space="preserve">neural network, and that the interface would contact this server and receive data, which will then be passed back to the game engine. This was not achieved. Therefore a solution was to have the code integrated into the interface. </w:t>
      </w:r>
      <w:r w:rsidR="009F29DE">
        <w:t xml:space="preserve">This removes the need for a second server. This is not an ideal solution but it worked for the time being. </w:t>
      </w:r>
    </w:p>
    <w:p w:rsidR="009F29DE" w:rsidRDefault="009F29DE" w:rsidP="009F29DE">
      <w:pPr>
        <w:pStyle w:val="Heading3"/>
      </w:pPr>
      <w:r>
        <w:t>Level one</w:t>
      </w:r>
    </w:p>
    <w:p w:rsidR="009F29DE" w:rsidRDefault="009F29DE" w:rsidP="009F29DE">
      <w:r>
        <w:t xml:space="preserve">Level one proved to be difficult for the ANN to be trained. The bot has three sensors that read data from certain angles in front of it. This data is then passed onto the ANN, this data serves as the input of the neural network. The bots behaviours are based upon its perception of the environment. In order to train the network into getting the correct behaviour a method of evaluating the ANN is needed. This is called the fitness function. The desired behaviour was for the bot to follow the other bot in the environment. The more the middle sensor was targeting the target indicated that it was facing the target. Therefore the fitness will be dependent upon how much the sensor read the target in the given run time. </w:t>
      </w:r>
      <w:r w:rsidR="003A0073">
        <w:t>This did not appear to work. After a number of generations training the network it appeared not to obtain the desired behaviour. Therefore the bots movement was removed. The bot wa</w:t>
      </w:r>
      <w:r w:rsidR="00A508D5">
        <w:t xml:space="preserve">s to stay still during training. This approach never worked either. </w:t>
      </w:r>
      <w:r w:rsidR="001B7357">
        <w:t xml:space="preserve">Therefore something else needed to be taken into account for the fitness. The distance between the two bots served as a good item to take into account. The closer the bot is the better the fitness. Therefore the fitness function was altered to also incorporate the distance between the two bots. The fitness function contained both the distance and the reading from the middle sensor. </w:t>
      </w:r>
    </w:p>
    <w:p w:rsidR="001B7357" w:rsidRDefault="001B7357" w:rsidP="009F29DE"/>
    <w:p w:rsidR="00A508D5" w:rsidRDefault="00A508D5" w:rsidP="00A508D5">
      <w:pPr>
        <w:pStyle w:val="Heading3"/>
      </w:pPr>
      <w:r>
        <w:t>Level Two</w:t>
      </w:r>
    </w:p>
    <w:p w:rsidR="007A410C" w:rsidRDefault="001B7357" w:rsidP="00A508D5">
      <w:r>
        <w:t xml:space="preserve">Level </w:t>
      </w:r>
      <w:r w:rsidR="00AD741B">
        <w:t xml:space="preserve">two features an ANN that should collect all of the items in the environment. </w:t>
      </w:r>
      <w:r w:rsidR="007A410C">
        <w:t xml:space="preserve">As with the level two </w:t>
      </w:r>
      <w:r w:rsidR="006A5BAC">
        <w:t xml:space="preserve">the code for the neural network aimed to be in its own server. But due to difficulties connecting two servers the code ended up being inside the interface. This ANN like any other ANN needed a fitness function in order to be </w:t>
      </w:r>
      <w:r w:rsidR="006A5BAC">
        <w:lastRenderedPageBreak/>
        <w:t>trained. The fitness for this is relatively simple. The fitness is dependent upon the amount of collectables it collects in the given tim</w:t>
      </w:r>
      <w:r w:rsidR="008C0ABF">
        <w:t xml:space="preserve">e. The collectables reset </w:t>
      </w:r>
      <w:proofErr w:type="gramStart"/>
      <w:r w:rsidR="008C0ABF">
        <w:t>during</w:t>
      </w:r>
      <w:r w:rsidR="003C4B25">
        <w:t xml:space="preserve"> each iteration</w:t>
      </w:r>
      <w:proofErr w:type="gramEnd"/>
      <w:r w:rsidR="003C4B25">
        <w:t xml:space="preserve"> of the training, but in random positions. </w:t>
      </w:r>
    </w:p>
    <w:p w:rsidR="00A508D5" w:rsidRDefault="00A508D5" w:rsidP="00A508D5">
      <w:pPr>
        <w:pStyle w:val="Heading2"/>
      </w:pPr>
      <w:bookmarkStart w:id="81" w:name="_Toc363223394"/>
      <w:r>
        <w:t>Balancing the neural network</w:t>
      </w:r>
      <w:bookmarkEnd w:id="81"/>
    </w:p>
    <w:p w:rsidR="002D0DC3" w:rsidRDefault="002D0DC3" w:rsidP="002D0DC3">
      <w:r>
        <w:t xml:space="preserve">Balancing the neural network required a lot of time and effort. Since there is no golden rule for them you have to use your judgement. </w:t>
      </w:r>
    </w:p>
    <w:p w:rsidR="003F1DC4" w:rsidRDefault="002D0DC3" w:rsidP="002D0DC3">
      <w:r>
        <w:t xml:space="preserve">Setting up the </w:t>
      </w:r>
      <w:proofErr w:type="spellStart"/>
      <w:r>
        <w:t>architexture</w:t>
      </w:r>
      <w:proofErr w:type="spellEnd"/>
      <w:r>
        <w:t xml:space="preserve"> of the neural network was the first step. This involved selecting how many layers of hidden nodes there are, how many hidden nodes there will be in a layer. Also selecting what goes into the neural network and what should come out. This is all things that involved trial an error rather than having </w:t>
      </w:r>
      <w:r w:rsidR="003F1DC4">
        <w:t xml:space="preserve">a set solution. </w:t>
      </w:r>
    </w:p>
    <w:p w:rsidR="003F1DC4" w:rsidRDefault="003F1DC4" w:rsidP="002D0DC3"/>
    <w:p w:rsidR="006F40F7" w:rsidRDefault="003F1DC4" w:rsidP="002D0DC3">
      <w:r>
        <w:t xml:space="preserve">For the first level the first experiment was using </w:t>
      </w:r>
      <w:proofErr w:type="gramStart"/>
      <w:r>
        <w:t>a</w:t>
      </w:r>
      <w:proofErr w:type="gramEnd"/>
      <w:r>
        <w:t xml:space="preserve"> ANN with a single layer hidden layer containing five nodes. The input nodes took the data from the </w:t>
      </w:r>
      <w:proofErr w:type="spellStart"/>
      <w:r>
        <w:t>raycasts</w:t>
      </w:r>
      <w:proofErr w:type="spellEnd"/>
      <w:r>
        <w:t xml:space="preserve"> that are taken from the game. Orig</w:t>
      </w:r>
      <w:r w:rsidR="0089533A">
        <w:t xml:space="preserve">inally the output </w:t>
      </w:r>
      <w:r w:rsidR="00862380">
        <w:t xml:space="preserve">node would feed out just the rotation for the bot to take. This gave poor </w:t>
      </w:r>
      <w:r w:rsidR="006F40F7">
        <w:t>results;</w:t>
      </w:r>
      <w:r w:rsidR="00862380">
        <w:t xml:space="preserve"> therefore </w:t>
      </w:r>
      <w:r w:rsidR="006F40F7">
        <w:t>an</w:t>
      </w:r>
      <w:r w:rsidR="00862380">
        <w:t xml:space="preserve"> extra output node was added to the architecture. This extra node would control how much the bot was to rotate. </w:t>
      </w:r>
      <w:r w:rsidR="006F40F7">
        <w:t xml:space="preserve">This extra node gave significantly better results. </w:t>
      </w:r>
    </w:p>
    <w:p w:rsidR="00E312AB" w:rsidRDefault="00E312AB" w:rsidP="00E312AB">
      <w:pPr>
        <w:pStyle w:val="Caption"/>
      </w:pPr>
      <w:bookmarkStart w:id="82" w:name="_Toc363223415"/>
      <w:r>
        <w:t xml:space="preserve">Figure </w:t>
      </w:r>
      <w:r w:rsidR="00CB1B2C">
        <w:fldChar w:fldCharType="begin"/>
      </w:r>
      <w:r w:rsidR="00CB1B2C">
        <w:instrText xml:space="preserve"> SEQ Figure \* ARABIC </w:instrText>
      </w:r>
      <w:r w:rsidR="00CB1B2C">
        <w:fldChar w:fldCharType="separate"/>
      </w:r>
      <w:r w:rsidR="00B5770E">
        <w:rPr>
          <w:noProof/>
        </w:rPr>
        <w:t>7</w:t>
      </w:r>
      <w:r w:rsidR="00CB1B2C">
        <w:rPr>
          <w:noProof/>
        </w:rPr>
        <w:fldChar w:fldCharType="end"/>
      </w:r>
      <w:r>
        <w:t xml:space="preserve"> Shown below</w:t>
      </w:r>
      <w:bookmarkEnd w:id="82"/>
    </w:p>
    <w:p w:rsidR="00E312AB" w:rsidRDefault="00E312AB" w:rsidP="00E312AB">
      <w:pPr>
        <w:pStyle w:val="Caption"/>
        <w:jc w:val="both"/>
      </w:pPr>
      <w:r>
        <w:t>Show fitness results of single output node.</w:t>
      </w:r>
    </w:p>
    <w:p w:rsidR="00E312AB" w:rsidRDefault="00E312AB" w:rsidP="00E312AB">
      <w:pPr>
        <w:rPr>
          <w:lang w:eastAsia="en-US"/>
        </w:rPr>
      </w:pPr>
    </w:p>
    <w:p w:rsidR="00E312AB" w:rsidRDefault="006B7D5F" w:rsidP="00E312AB">
      <w:pPr>
        <w:rPr>
          <w:lang w:eastAsia="en-US"/>
        </w:rPr>
      </w:pPr>
      <w:r>
        <w:rPr>
          <w:lang w:eastAsia="en-US"/>
        </w:rPr>
        <w:t xml:space="preserve">Level two again worked better with the new two output node architecture. </w:t>
      </w:r>
      <w:r w:rsidR="001A660D">
        <w:rPr>
          <w:lang w:eastAsia="en-US"/>
        </w:rPr>
        <w:t>Since the first level did not</w:t>
      </w:r>
      <w:r w:rsidR="007D0294">
        <w:rPr>
          <w:lang w:eastAsia="en-US"/>
        </w:rPr>
        <w:t xml:space="preserve"> succeed with a single</w:t>
      </w:r>
      <w:r w:rsidR="001A660D">
        <w:rPr>
          <w:lang w:eastAsia="en-US"/>
        </w:rPr>
        <w:t xml:space="preserve"> output, the second level did not</w:t>
      </w:r>
      <w:r w:rsidR="007D0294">
        <w:rPr>
          <w:lang w:eastAsia="en-US"/>
        </w:rPr>
        <w:t xml:space="preserve"> even test the one node architecture. </w:t>
      </w:r>
    </w:p>
    <w:p w:rsidR="00946E42" w:rsidRDefault="00946E42" w:rsidP="00E312AB">
      <w:pPr>
        <w:rPr>
          <w:lang w:eastAsia="en-US"/>
        </w:rPr>
      </w:pPr>
    </w:p>
    <w:p w:rsidR="00946E42" w:rsidRDefault="00946E42" w:rsidP="00E312AB">
      <w:pPr>
        <w:rPr>
          <w:lang w:eastAsia="en-US"/>
        </w:rPr>
      </w:pPr>
      <w:r>
        <w:rPr>
          <w:lang w:eastAsia="en-US"/>
        </w:rPr>
        <w:t xml:space="preserve">Time taken is another step that was needed to be balanced. </w:t>
      </w:r>
      <w:r w:rsidR="007F6FC5">
        <w:rPr>
          <w:lang w:eastAsia="en-US"/>
        </w:rPr>
        <w:t xml:space="preserve">If the time given for each chromosome, in each generation, was large then the experiment would have taken a long time to finish, also overlearning could have happened. This is where the </w:t>
      </w:r>
      <w:r w:rsidR="007F6FC5">
        <w:rPr>
          <w:lang w:eastAsia="en-US"/>
        </w:rPr>
        <w:lastRenderedPageBreak/>
        <w:t xml:space="preserve">ANN learns too much and then </w:t>
      </w:r>
      <w:r w:rsidR="00917992">
        <w:rPr>
          <w:lang w:eastAsia="en-US"/>
        </w:rPr>
        <w:t>can</w:t>
      </w:r>
      <w:r w:rsidR="001A660D">
        <w:rPr>
          <w:lang w:eastAsia="en-US"/>
        </w:rPr>
        <w:t>not</w:t>
      </w:r>
      <w:r w:rsidR="00CD743A">
        <w:rPr>
          <w:lang w:eastAsia="en-US"/>
        </w:rPr>
        <w:t xml:space="preserve"> learn anything else. It gets too focus on one certain thing rather than learning the whole thing. </w:t>
      </w:r>
    </w:p>
    <w:p w:rsidR="00B21304" w:rsidRDefault="00B21304" w:rsidP="00E312AB">
      <w:pPr>
        <w:rPr>
          <w:lang w:eastAsia="en-US"/>
        </w:rPr>
      </w:pPr>
    </w:p>
    <w:p w:rsidR="00B21304" w:rsidRDefault="00B21304" w:rsidP="00B21304">
      <w:pPr>
        <w:pStyle w:val="Heading2"/>
        <w:rPr>
          <w:lang w:eastAsia="en-US"/>
        </w:rPr>
      </w:pPr>
      <w:r>
        <w:rPr>
          <w:lang w:eastAsia="en-US"/>
        </w:rPr>
        <w:t>Tutorial</w:t>
      </w:r>
    </w:p>
    <w:p w:rsidR="00B21304" w:rsidRPr="00B21304" w:rsidRDefault="00B21304" w:rsidP="00B21304">
      <w:pPr>
        <w:rPr>
          <w:lang w:eastAsia="en-US"/>
        </w:rPr>
      </w:pPr>
      <w:r>
        <w:rPr>
          <w:lang w:eastAsia="en-US"/>
        </w:rPr>
        <w:t>The tutorial was written</w:t>
      </w:r>
      <w:r w:rsidR="00917992">
        <w:rPr>
          <w:lang w:eastAsia="en-US"/>
        </w:rPr>
        <w:t>,</w:t>
      </w:r>
      <w:r>
        <w:rPr>
          <w:lang w:eastAsia="en-US"/>
        </w:rPr>
        <w:t xml:space="preserve"> guiding the users through all the steps of using this tool. </w:t>
      </w:r>
      <w:r w:rsidR="00B759A1">
        <w:rPr>
          <w:lang w:eastAsia="en-US"/>
        </w:rPr>
        <w:t xml:space="preserve">This guide starts from getting the users to download the necessary tools and ends with a bot using the wander behaviour. It also states how to </w:t>
      </w:r>
      <w:r w:rsidR="00A233E5">
        <w:rPr>
          <w:lang w:eastAsia="en-US"/>
        </w:rPr>
        <w:t>start the server and the process for gettin</w:t>
      </w:r>
      <w:r w:rsidR="003441DD">
        <w:rPr>
          <w:lang w:eastAsia="en-US"/>
        </w:rPr>
        <w:t xml:space="preserve">g the server to generate files. </w:t>
      </w:r>
      <w:r w:rsidR="00B426E3">
        <w:rPr>
          <w:lang w:eastAsia="en-US"/>
        </w:rPr>
        <w:t xml:space="preserve">What would have been a better item to show off would be the interface being able to handle animation, but due to time constraints this idea was abandoned. </w:t>
      </w:r>
    </w:p>
    <w:p w:rsidR="005C5909" w:rsidRDefault="005C5909" w:rsidP="005C5909">
      <w:pPr>
        <w:pStyle w:val="Heading1"/>
      </w:pPr>
      <w:bookmarkStart w:id="83" w:name="_Toc363223395"/>
      <w:r>
        <w:lastRenderedPageBreak/>
        <w:t>Discussion</w:t>
      </w:r>
      <w:bookmarkEnd w:id="83"/>
    </w:p>
    <w:p w:rsidR="00E94EEA" w:rsidRDefault="00E94EEA" w:rsidP="00E94EEA"/>
    <w:p w:rsidR="00E94EEA" w:rsidRDefault="00E94EEA" w:rsidP="00E94EEA">
      <w:pPr>
        <w:pStyle w:val="Heading2"/>
      </w:pPr>
      <w:bookmarkStart w:id="84" w:name="_Toc363223396"/>
      <w:r>
        <w:t>Differences</w:t>
      </w:r>
      <w:bookmarkEnd w:id="84"/>
    </w:p>
    <w:p w:rsidR="00E94EEA" w:rsidRPr="00E94EEA" w:rsidRDefault="00E94EEA" w:rsidP="00E94EEA">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5C5909" w:rsidRDefault="00346677" w:rsidP="001B3533">
      <w:pPr>
        <w:pStyle w:val="Heading1"/>
      </w:pPr>
      <w:bookmarkStart w:id="85" w:name="_Toc363223397"/>
      <w:r>
        <w:lastRenderedPageBreak/>
        <w:t>Conclusion</w:t>
      </w:r>
      <w:bookmarkEnd w:id="85"/>
    </w:p>
    <w:p w:rsidR="006917F9" w:rsidRDefault="000076AE" w:rsidP="006917F9">
      <w:pPr>
        <w:pStyle w:val="Heading2"/>
      </w:pPr>
      <w:bookmarkStart w:id="86" w:name="_Toc363223398"/>
      <w:r>
        <w:t>F</w:t>
      </w:r>
      <w:r w:rsidR="006917F9">
        <w:t>uture work</w:t>
      </w:r>
      <w:bookmarkEnd w:id="86"/>
    </w:p>
    <w:p w:rsidR="00B43568" w:rsidRDefault="00EF3FBE" w:rsidP="00EF3FBE">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 xml:space="preserve">I will extend this further </w:t>
      </w:r>
      <w:proofErr w:type="gramStart"/>
      <w:r w:rsidR="00B43568">
        <w:t>myself</w:t>
      </w:r>
      <w:proofErr w:type="gramEnd"/>
      <w:r w:rsidR="00B43568">
        <w:t xml:space="preserve"> to incorporate some features that I would have liked to put in during development but did not have time to incorporate. Such as:</w:t>
      </w:r>
    </w:p>
    <w:p w:rsidR="00EF3FBE" w:rsidRDefault="00B43568" w:rsidP="00B43568">
      <w:pPr>
        <w:pStyle w:val="ListParagraph"/>
        <w:numPr>
          <w:ilvl w:val="0"/>
          <w:numId w:val="3"/>
        </w:numPr>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B43568" w:rsidRDefault="00962CE2" w:rsidP="00B43568">
      <w:pPr>
        <w:pStyle w:val="ListParagraph"/>
        <w:numPr>
          <w:ilvl w:val="0"/>
          <w:numId w:val="3"/>
        </w:numPr>
      </w:pPr>
      <w:r>
        <w:t xml:space="preserve">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 </w:t>
      </w:r>
    </w:p>
    <w:p w:rsidR="00962CE2" w:rsidRDefault="00962CE2" w:rsidP="00962CE2"/>
    <w:p w:rsidR="000076AE" w:rsidRDefault="000076AE">
      <w:pPr>
        <w:spacing w:after="200" w:line="276" w:lineRule="auto"/>
        <w:jc w:val="left"/>
        <w:rPr>
          <w:rFonts w:cs="Arial"/>
          <w:b/>
          <w:iCs/>
          <w:kern w:val="32"/>
          <w:sz w:val="28"/>
          <w:szCs w:val="28"/>
        </w:rPr>
      </w:pPr>
      <w:bookmarkStart w:id="87" w:name="_Toc363223399"/>
      <w:r>
        <w:br w:type="page"/>
      </w:r>
    </w:p>
    <w:p w:rsidR="00962CE2" w:rsidRDefault="00962CE2" w:rsidP="00962CE2">
      <w:pPr>
        <w:pStyle w:val="Heading2"/>
      </w:pPr>
      <w:r>
        <w:lastRenderedPageBreak/>
        <w:t>Critical Analysis</w:t>
      </w:r>
      <w:bookmarkEnd w:id="87"/>
    </w:p>
    <w:p w:rsidR="00962CE2" w:rsidRDefault="00C702E7" w:rsidP="00962CE2">
      <w:r>
        <w:t>This project can be considered a success due to the fact that it achieves what it originally set out to be. The interface works correctly with the game engine and it can perform tasks based on the output of the application.</w:t>
      </w:r>
    </w:p>
    <w:p w:rsidR="00962CE2" w:rsidRDefault="00C702E7" w:rsidP="00C702E7">
      <w:r>
        <w:t xml:space="preserve">It </w:t>
      </w:r>
      <w:r w:rsidR="001A660D">
        <w:t>does not</w:t>
      </w:r>
      <w:r>
        <w:t xml:space="preserve"> have a second server to host the external application. This can be viewed as a failure. The original aim was to incorporate this and allow the user to not edit the interface at all. This was not achieved and the user now has to edit the interface in order to incorporate their applic</w:t>
      </w:r>
      <w:r w:rsidR="001A660D">
        <w:t>ation into it. This although is not</w:t>
      </w:r>
      <w:r>
        <w:t xml:space="preserve"> a complete deal breaker it might scare away novice users from this tool. </w:t>
      </w:r>
    </w:p>
    <w:p w:rsidR="00346677" w:rsidRDefault="00346677" w:rsidP="00C702E7">
      <w:r>
        <w:t>The incorporation of an interface was a good idea and</w:t>
      </w:r>
      <w:r w:rsidR="00BC025B">
        <w:t xml:space="preserve"> will help out developers to learn this tool, as well as how to extend this tool.</w:t>
      </w:r>
    </w:p>
    <w:p w:rsidR="00962CE2" w:rsidRDefault="00F10BA7" w:rsidP="00962CE2">
      <w:r>
        <w:t xml:space="preserve">One thing that would have made this project a lot easier would have been a simple script that would start the server. Currently the user has to open the terminal, change directory to the necessary one, and then start the server with a specific command. This is an annoyance as the server needs to be up before you can run the project. </w:t>
      </w:r>
    </w:p>
    <w:p w:rsidR="00962CE2" w:rsidRPr="00EF3FBE" w:rsidRDefault="00962CE2" w:rsidP="00962CE2">
      <w:r>
        <w:t xml:space="preserve"> </w:t>
      </w:r>
      <w:bookmarkStart w:id="88" w:name="_GoBack"/>
      <w:bookmarkEnd w:id="88"/>
    </w:p>
    <w:sectPr w:rsidR="00962CE2" w:rsidRPr="00EF3F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E635E10"/>
    <w:multiLevelType w:val="multilevel"/>
    <w:tmpl w:val="0EA63924"/>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3753A"/>
    <w:rsid w:val="000757A2"/>
    <w:rsid w:val="000805E5"/>
    <w:rsid w:val="000B299B"/>
    <w:rsid w:val="000B3727"/>
    <w:rsid w:val="000B67DB"/>
    <w:rsid w:val="000D3603"/>
    <w:rsid w:val="000E1638"/>
    <w:rsid w:val="00147EC3"/>
    <w:rsid w:val="00163708"/>
    <w:rsid w:val="00164ED1"/>
    <w:rsid w:val="001A660D"/>
    <w:rsid w:val="001B3533"/>
    <w:rsid w:val="001B7357"/>
    <w:rsid w:val="001E20D6"/>
    <w:rsid w:val="001E36DE"/>
    <w:rsid w:val="00216496"/>
    <w:rsid w:val="00232EA1"/>
    <w:rsid w:val="00233A96"/>
    <w:rsid w:val="0028571F"/>
    <w:rsid w:val="002D0DC3"/>
    <w:rsid w:val="002E2373"/>
    <w:rsid w:val="002E5D5C"/>
    <w:rsid w:val="00310079"/>
    <w:rsid w:val="003402E7"/>
    <w:rsid w:val="003441DD"/>
    <w:rsid w:val="00346677"/>
    <w:rsid w:val="00374B95"/>
    <w:rsid w:val="00390ADE"/>
    <w:rsid w:val="003A0073"/>
    <w:rsid w:val="003C4B25"/>
    <w:rsid w:val="003D18F2"/>
    <w:rsid w:val="003D1CB4"/>
    <w:rsid w:val="003F1DC4"/>
    <w:rsid w:val="004263FF"/>
    <w:rsid w:val="00437D6E"/>
    <w:rsid w:val="0045112F"/>
    <w:rsid w:val="004B7131"/>
    <w:rsid w:val="004C3FD1"/>
    <w:rsid w:val="005179B1"/>
    <w:rsid w:val="00581E4F"/>
    <w:rsid w:val="0059070D"/>
    <w:rsid w:val="005C5909"/>
    <w:rsid w:val="00610E38"/>
    <w:rsid w:val="00632011"/>
    <w:rsid w:val="006917F9"/>
    <w:rsid w:val="006A5BAC"/>
    <w:rsid w:val="006B4DDB"/>
    <w:rsid w:val="006B7D5F"/>
    <w:rsid w:val="006F40F7"/>
    <w:rsid w:val="00763C36"/>
    <w:rsid w:val="0076616B"/>
    <w:rsid w:val="0079188D"/>
    <w:rsid w:val="007A410C"/>
    <w:rsid w:val="007D0294"/>
    <w:rsid w:val="007F6FC5"/>
    <w:rsid w:val="00844B1A"/>
    <w:rsid w:val="00862380"/>
    <w:rsid w:val="00876B70"/>
    <w:rsid w:val="00886FD2"/>
    <w:rsid w:val="0089533A"/>
    <w:rsid w:val="00895C2B"/>
    <w:rsid w:val="008C0ABF"/>
    <w:rsid w:val="008C146B"/>
    <w:rsid w:val="008D3865"/>
    <w:rsid w:val="00917992"/>
    <w:rsid w:val="00946E42"/>
    <w:rsid w:val="00957984"/>
    <w:rsid w:val="00962CE2"/>
    <w:rsid w:val="009926B4"/>
    <w:rsid w:val="009B432D"/>
    <w:rsid w:val="009F1D01"/>
    <w:rsid w:val="009F29DE"/>
    <w:rsid w:val="00A233E5"/>
    <w:rsid w:val="00A34EA3"/>
    <w:rsid w:val="00A34FD9"/>
    <w:rsid w:val="00A361FD"/>
    <w:rsid w:val="00A36CAA"/>
    <w:rsid w:val="00A4117B"/>
    <w:rsid w:val="00A508D5"/>
    <w:rsid w:val="00A53746"/>
    <w:rsid w:val="00A57FD2"/>
    <w:rsid w:val="00A93A81"/>
    <w:rsid w:val="00A96C9E"/>
    <w:rsid w:val="00AD741B"/>
    <w:rsid w:val="00AE3F56"/>
    <w:rsid w:val="00B21304"/>
    <w:rsid w:val="00B22682"/>
    <w:rsid w:val="00B426E3"/>
    <w:rsid w:val="00B43568"/>
    <w:rsid w:val="00B44182"/>
    <w:rsid w:val="00B4549A"/>
    <w:rsid w:val="00B5770E"/>
    <w:rsid w:val="00B71B46"/>
    <w:rsid w:val="00B759A1"/>
    <w:rsid w:val="00BC025B"/>
    <w:rsid w:val="00C059A0"/>
    <w:rsid w:val="00C115B3"/>
    <w:rsid w:val="00C2353B"/>
    <w:rsid w:val="00C702E7"/>
    <w:rsid w:val="00C80E17"/>
    <w:rsid w:val="00C84450"/>
    <w:rsid w:val="00CB1B2C"/>
    <w:rsid w:val="00CC14F3"/>
    <w:rsid w:val="00CD743A"/>
    <w:rsid w:val="00CE7903"/>
    <w:rsid w:val="00CF0939"/>
    <w:rsid w:val="00D21A56"/>
    <w:rsid w:val="00DB3650"/>
    <w:rsid w:val="00DE2DE0"/>
    <w:rsid w:val="00E312AB"/>
    <w:rsid w:val="00E32EDA"/>
    <w:rsid w:val="00E3777B"/>
    <w:rsid w:val="00E440A5"/>
    <w:rsid w:val="00E5635B"/>
    <w:rsid w:val="00E5662E"/>
    <w:rsid w:val="00E85FD8"/>
    <w:rsid w:val="00E94EEA"/>
    <w:rsid w:val="00EF3FBE"/>
    <w:rsid w:val="00F10BA7"/>
    <w:rsid w:val="00FA59E9"/>
    <w:rsid w:val="00FB1B0D"/>
    <w:rsid w:val="00FD56C7"/>
    <w:rsid w:val="00FF4EE6"/>
    <w:rsid w:val="00FF6D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A53603-BCB2-46A6-9210-B4612DB98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1</TotalTime>
  <Pages>40</Pages>
  <Words>10054</Words>
  <Characters>57312</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117</cp:revision>
  <dcterms:created xsi:type="dcterms:W3CDTF">2013-07-15T14:31:00Z</dcterms:created>
  <dcterms:modified xsi:type="dcterms:W3CDTF">2013-08-03T22:32:00Z</dcterms:modified>
</cp:coreProperties>
</file>